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FD209D"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FD209D"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4054737"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FD209D"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FD209D">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FD209D">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FD209D">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FD209D">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FD209D">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FD209D">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FD209D">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FD209D">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FD209D">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FD209D">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FD209D">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FD209D">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FD209D">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FD209D">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FD209D">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FD209D">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FD209D">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FD209D">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FD209D">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FD209D">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FD209D">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FD209D">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FD209D">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FD209D">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FD209D">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FD209D">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FD209D">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FD209D">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FD209D">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FD209D">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FD209D">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FD209D">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FD209D">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FD209D">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FD209D">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FD209D">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FD209D">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FD209D">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FD209D">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FD209D">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FD209D">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FD209D">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FD209D">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FD209D">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FD209D">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FD209D">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FD209D">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FD209D">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w:t>
      </w:r>
      <w:proofErr w:type="gramStart"/>
      <w:r w:rsidR="00AB1DB1">
        <w:rPr>
          <w:rFonts w:ascii="Arial" w:hAnsi="Arial" w:cs="Arial"/>
          <w:sz w:val="24"/>
          <w:szCs w:val="24"/>
        </w:rPr>
        <w:t>melhores</w:t>
      </w:r>
      <w:proofErr w:type="gramEnd"/>
      <w:r w:rsidR="00AB1DB1">
        <w:rPr>
          <w:rFonts w:ascii="Arial" w:hAnsi="Arial" w:cs="Arial"/>
          <w:sz w:val="24"/>
          <w:szCs w:val="24"/>
        </w:rPr>
        <w:t xml:space="preserve">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FD209D">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AB1DB1">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AB1DB1">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AB1DB1">
        <w:rPr>
          <w:rFonts w:ascii="Arial" w:hAnsi="Arial" w:cs="Arial"/>
          <w:noProof/>
          <w:sz w:val="24"/>
          <w:szCs w:val="24"/>
          <w:lang w:val="en-US"/>
        </w:rPr>
        <w:t>Maslach, Schaufeli, Leiter (2001)</w:t>
      </w:r>
      <w:r w:rsidRPr="000350A4">
        <w:rPr>
          <w:rFonts w:ascii="Arial" w:hAnsi="Arial" w:cs="Arial"/>
          <w:sz w:val="24"/>
          <w:szCs w:val="24"/>
        </w:rPr>
        <w:fldChar w:fldCharType="end"/>
      </w:r>
      <w:r w:rsidRPr="00AB1DB1">
        <w:rPr>
          <w:rFonts w:ascii="Arial" w:hAnsi="Arial" w:cs="Arial"/>
          <w:sz w:val="24"/>
          <w:szCs w:val="24"/>
          <w:lang w:val="en-US"/>
        </w:rPr>
        <w:t xml:space="preserve">, o burnout é </w:t>
      </w:r>
      <w:proofErr w:type="spellStart"/>
      <w:r w:rsidRPr="00AB1DB1">
        <w:rPr>
          <w:rFonts w:ascii="Arial" w:hAnsi="Arial" w:cs="Arial"/>
          <w:sz w:val="24"/>
          <w:szCs w:val="24"/>
          <w:lang w:val="en-US"/>
        </w:rPr>
        <w:t>constituído</w:t>
      </w:r>
      <w:proofErr w:type="spellEnd"/>
      <w:r w:rsidRPr="00AB1DB1">
        <w:rPr>
          <w:rFonts w:ascii="Arial" w:hAnsi="Arial" w:cs="Arial"/>
          <w:sz w:val="24"/>
          <w:szCs w:val="24"/>
          <w:lang w:val="en-US"/>
        </w:rPr>
        <w:t xml:space="preserve"> por </w:t>
      </w:r>
      <w:proofErr w:type="spellStart"/>
      <w:r w:rsidRPr="00AB1DB1">
        <w:rPr>
          <w:rFonts w:ascii="Arial" w:hAnsi="Arial" w:cs="Arial"/>
          <w:sz w:val="24"/>
          <w:szCs w:val="24"/>
          <w:lang w:val="en-US"/>
        </w:rPr>
        <w:t>três</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dimensões</w:t>
      </w:r>
      <w:proofErr w:type="spellEnd"/>
      <w:r w:rsidRPr="00AB1DB1">
        <w:rPr>
          <w:rFonts w:ascii="Arial" w:hAnsi="Arial" w:cs="Arial"/>
          <w:sz w:val="24"/>
          <w:szCs w:val="24"/>
          <w:lang w:val="en-US"/>
        </w:rPr>
        <w:t xml:space="preserve"> que </w:t>
      </w:r>
      <w:proofErr w:type="spellStart"/>
      <w:r w:rsidRPr="00AB1DB1">
        <w:rPr>
          <w:rFonts w:ascii="Arial" w:hAnsi="Arial" w:cs="Arial"/>
          <w:sz w:val="24"/>
          <w:szCs w:val="24"/>
          <w:lang w:val="en-US"/>
        </w:rPr>
        <w:t>estão</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relacionadas</w:t>
      </w:r>
      <w:proofErr w:type="spellEnd"/>
      <w:r w:rsidRPr="00AB1DB1">
        <w:rPr>
          <w:rFonts w:ascii="Arial" w:hAnsi="Arial" w:cs="Arial"/>
          <w:sz w:val="24"/>
          <w:szCs w:val="24"/>
          <w:lang w:val="en-US"/>
        </w:rPr>
        <w:t xml:space="preserve">, mas </w:t>
      </w:r>
      <w:proofErr w:type="spellStart"/>
      <w:r w:rsidRPr="00AB1DB1">
        <w:rPr>
          <w:rFonts w:ascii="Arial" w:hAnsi="Arial" w:cs="Arial"/>
          <w:sz w:val="24"/>
          <w:szCs w:val="24"/>
          <w:lang w:val="en-US"/>
        </w:rPr>
        <w:t>atuam</w:t>
      </w:r>
      <w:proofErr w:type="spellEnd"/>
      <w:r w:rsidRPr="00AB1DB1">
        <w:rPr>
          <w:rFonts w:ascii="Arial" w:hAnsi="Arial" w:cs="Arial"/>
          <w:sz w:val="24"/>
          <w:szCs w:val="24"/>
          <w:lang w:val="en-US"/>
        </w:rPr>
        <w:t xml:space="preserve"> de forma </w:t>
      </w:r>
      <w:proofErr w:type="spellStart"/>
      <w:r w:rsidRPr="00AB1DB1">
        <w:rPr>
          <w:rFonts w:ascii="Arial" w:hAnsi="Arial" w:cs="Arial"/>
          <w:sz w:val="24"/>
          <w:szCs w:val="24"/>
          <w:lang w:val="en-US"/>
        </w:rPr>
        <w:t>independente</w:t>
      </w:r>
      <w:proofErr w:type="spellEnd"/>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w:t>
      </w:r>
      <w:proofErr w:type="gramStart"/>
      <w:r w:rsidR="00477C16" w:rsidRPr="00C16F83">
        <w:rPr>
          <w:rStyle w:val="tlid-translation"/>
          <w:rFonts w:ascii="Arial" w:eastAsia="Calibri" w:hAnsi="Arial" w:cs="Arial"/>
          <w:sz w:val="24"/>
          <w:szCs w:val="24"/>
        </w:rPr>
        <w:t>da dimen</w:t>
      </w:r>
      <w:r w:rsidR="000350A4">
        <w:rPr>
          <w:rStyle w:val="tlid-translation"/>
          <w:rFonts w:ascii="Arial" w:eastAsia="Calibri" w:hAnsi="Arial" w:cs="Arial"/>
          <w:sz w:val="24"/>
          <w:szCs w:val="24"/>
        </w:rPr>
        <w:t>sões</w:t>
      </w:r>
      <w:proofErr w:type="gramEnd"/>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w:t>
      </w:r>
      <w:proofErr w:type="gramStart"/>
      <w:r w:rsidR="00CD15BC">
        <w:rPr>
          <w:rStyle w:val="tlid-translation"/>
          <w:rFonts w:ascii="Arial" w:eastAsia="Calibri" w:hAnsi="Arial" w:cs="Arial"/>
          <w:sz w:val="24"/>
          <w:szCs w:val="24"/>
        </w:rPr>
        <w:t>A</w:t>
      </w:r>
      <w:proofErr w:type="gramEnd"/>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45CADEDB"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sidR="00505768">
        <w:rPr>
          <w:rFonts w:ascii="Arial" w:hAnsi="Arial" w:cs="Arial"/>
          <w:noProof/>
        </w:rPr>
        <w:t>1</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EC21AFF"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sidR="00505768">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29761AC9"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505768">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5AAA0FF1"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505768">
        <w:rPr>
          <w:rFonts w:ascii="Arial" w:hAnsi="Arial" w:cs="Arial"/>
          <w:noProof/>
        </w:rPr>
        <w:t>4</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5C7CEB97"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sidR="00505768">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7292511" w14:textId="77777777" w:rsidR="001C4B95" w:rsidRDefault="00092FEA" w:rsidP="00092FEA">
      <w:pPr>
        <w:spacing w:line="360" w:lineRule="auto"/>
        <w:ind w:firstLine="426"/>
        <w:rPr>
          <w:rStyle w:val="tlid-translation"/>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p>
    <w:p w14:paraId="2F7DE0EE" w14:textId="6FB2F602" w:rsidR="001C4B95" w:rsidRPr="000515BE" w:rsidRDefault="001C4B95" w:rsidP="001C4B95">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A041D9">
        <w:rPr>
          <w:rFonts w:ascii="Arial" w:hAnsi="Arial" w:cs="Arial"/>
          <w:b/>
          <w:bCs/>
          <w:i/>
          <w:iCs/>
          <w:sz w:val="24"/>
          <w:szCs w:val="24"/>
        </w:rPr>
        <w:t xml:space="preserve">está relacionada </w:t>
      </w:r>
      <w:proofErr w:type="gramStart"/>
      <w:r w:rsidR="00A041D9">
        <w:rPr>
          <w:rFonts w:ascii="Arial" w:hAnsi="Arial" w:cs="Arial"/>
          <w:b/>
          <w:bCs/>
          <w:i/>
          <w:iCs/>
          <w:sz w:val="24"/>
          <w:szCs w:val="24"/>
        </w:rPr>
        <w:t xml:space="preserve">positivamente </w:t>
      </w:r>
      <w:r>
        <w:rPr>
          <w:rFonts w:ascii="Arial" w:hAnsi="Arial" w:cs="Arial"/>
          <w:b/>
          <w:bCs/>
          <w:i/>
          <w:iCs/>
          <w:sz w:val="24"/>
          <w:szCs w:val="24"/>
        </w:rPr>
        <w:t xml:space="preserve"> com</w:t>
      </w:r>
      <w:proofErr w:type="gramEnd"/>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B2AD7A4" w14:textId="77777777" w:rsidR="001C4B95" w:rsidRPr="00DD134C" w:rsidRDefault="001C4B95" w:rsidP="001C4B95">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059F6581"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4F05BECF"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2A75E6D7"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08257F34"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15AD2C01" w14:textId="218DB11A" w:rsidR="001C4B95" w:rsidRDefault="001C4B95" w:rsidP="00A041D9">
      <w:pPr>
        <w:spacing w:line="360" w:lineRule="auto"/>
        <w:ind w:left="709"/>
        <w:rPr>
          <w:rStyle w:val="tlid-translation"/>
          <w:rFonts w:ascii="Arial" w:hAnsi="Arial" w:cs="Arial"/>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A percepção da adaptabilidade individual interpessoal está relacionada positivamente com a percepção de satisfação com o trabalho dos indivíduos na Engenharia de Software.</w:t>
      </w:r>
    </w:p>
    <w:p w14:paraId="41550C4D" w14:textId="107FE62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67BA54D3" w14:textId="266B3FBF" w:rsidR="00092FEA" w:rsidRDefault="00092FEA" w:rsidP="001C4B95">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w:t>
      </w:r>
    </w:p>
    <w:p w14:paraId="5E017C67" w14:textId="77777777" w:rsidR="001C4B95"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p>
    <w:p w14:paraId="77B3E802" w14:textId="77777777" w:rsidR="001C4B95" w:rsidRPr="00D1780C" w:rsidRDefault="001C4B95" w:rsidP="001C4B95">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BD88D70"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B6CD24" w14:textId="77777777" w:rsidR="001C4B95" w:rsidRPr="001B0307" w:rsidRDefault="001C4B95" w:rsidP="001C4B9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78E8B48B"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w:t>
      </w:r>
      <w:r>
        <w:rPr>
          <w:rStyle w:val="tlid-translation"/>
          <w:rFonts w:ascii="Arial" w:hAnsi="Arial" w:cs="Arial"/>
          <w:i/>
          <w:iCs/>
          <w:sz w:val="24"/>
          <w:szCs w:val="24"/>
        </w:rPr>
        <w:lastRenderedPageBreak/>
        <w:t xml:space="preserve">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26329DE"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149D663"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149E82FE" w14:textId="77777777" w:rsidR="001C4B95" w:rsidRDefault="001C4B95" w:rsidP="00092FEA">
      <w:pPr>
        <w:spacing w:line="360" w:lineRule="auto"/>
        <w:ind w:firstLine="426"/>
        <w:rPr>
          <w:rStyle w:val="tlid-translation"/>
          <w:rFonts w:ascii="Arial" w:eastAsia="Calibri" w:hAnsi="Arial" w:cs="Arial"/>
          <w:sz w:val="24"/>
          <w:szCs w:val="24"/>
        </w:rPr>
      </w:pPr>
    </w:p>
    <w:p w14:paraId="72550EEC" w14:textId="7A0E60A5" w:rsidR="00092FEA" w:rsidRPr="00015080" w:rsidRDefault="00092FEA" w:rsidP="00092FEA">
      <w:pPr>
        <w:spacing w:line="360" w:lineRule="auto"/>
        <w:ind w:firstLine="426"/>
        <w:rPr>
          <w:rStyle w:val="tlid-translation"/>
          <w:rFonts w:ascii="Arial" w:eastAsia="Calibri" w:hAnsi="Arial" w:cs="Arial"/>
          <w:sz w:val="24"/>
          <w:szCs w:val="24"/>
        </w:rPr>
      </w:pP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08B231F1"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w:t>
      </w:r>
    </w:p>
    <w:p w14:paraId="29EB667B" w14:textId="56694BEB" w:rsidR="001C4B95"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p>
    <w:p w14:paraId="28FF0F13" w14:textId="77777777" w:rsidR="001C4B95" w:rsidRPr="00D1780C" w:rsidRDefault="001C4B95" w:rsidP="001C4B95">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BF212A2"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0C1BCAC"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36FFAEF"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2A8EB27" w14:textId="09FA84C2" w:rsidR="00092FEA" w:rsidRPr="00547B72" w:rsidRDefault="00092FEA" w:rsidP="00092FEA">
      <w:pPr>
        <w:spacing w:line="360" w:lineRule="auto"/>
        <w:ind w:firstLine="426"/>
        <w:rPr>
          <w:rFonts w:ascii="Arial" w:hAnsi="Arial" w:cs="Arial"/>
          <w:sz w:val="24"/>
          <w:szCs w:val="24"/>
          <w:lang w:val="en-US"/>
        </w:rPr>
      </w:pPr>
      <w:r>
        <w:rPr>
          <w:rFonts w:ascii="Arial" w:hAnsi="Arial" w:cs="Arial"/>
          <w:sz w:val="24"/>
          <w:szCs w:val="24"/>
        </w:rPr>
        <w:t xml:space="preserve">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p>
    <w:p w14:paraId="42106D60" w14:textId="77777777" w:rsidR="001C4B95" w:rsidRDefault="00092FEA" w:rsidP="00092FEA">
      <w:pPr>
        <w:spacing w:after="200" w:line="360" w:lineRule="auto"/>
        <w:ind w:firstLine="360"/>
        <w:rPr>
          <w:rFonts w:ascii="Arial" w:hAnsi="Arial" w:cs="Arial"/>
          <w:noProof/>
          <w:sz w:val="24"/>
          <w:szCs w:val="24"/>
        </w:rPr>
      </w:pPr>
      <w:r w:rsidRPr="00547B72">
        <w:rPr>
          <w:rFonts w:ascii="Arial" w:hAnsi="Arial" w:cs="Arial"/>
          <w:noProof/>
          <w:sz w:val="24"/>
          <w:szCs w:val="24"/>
          <w:lang w:val="en-US"/>
        </w:rPr>
        <w:tab/>
      </w:r>
      <w:r w:rsidRPr="00471EFA">
        <w:rPr>
          <w:rFonts w:ascii="Arial" w:hAnsi="Arial" w:cs="Arial"/>
          <w:noProof/>
          <w:sz w:val="24"/>
          <w:szCs w:val="24"/>
        </w:rPr>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w:t>
      </w:r>
    </w:p>
    <w:p w14:paraId="7E72FB8D" w14:textId="77777777" w:rsidR="001C4B9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1C29533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869927B"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525796A" w14:textId="77777777" w:rsidR="001C4B95" w:rsidRPr="00503AD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9AF8D6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09BA76E" w14:textId="7115F53B" w:rsidR="001C4B95" w:rsidRDefault="001C4B95" w:rsidP="001C4B95">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18038DAA" w14:textId="0B40D0EC"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 xml:space="preserv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w:t>
      </w:r>
      <w:r>
        <w:rPr>
          <w:rFonts w:ascii="Arial" w:hAnsi="Arial" w:cs="Arial"/>
          <w:noProof/>
          <w:sz w:val="24"/>
          <w:szCs w:val="24"/>
        </w:rPr>
        <w:lastRenderedPageBreak/>
        <w:t xml:space="preserve">positivamente com o burnout porque ao experimentar a instabilidade, os indíviduos têm uma percepção de performance menor, levando a um burnout maior. </w:t>
      </w:r>
    </w:p>
    <w:p w14:paraId="68E46E71" w14:textId="77777777" w:rsidR="00CB6ADE" w:rsidRPr="001D7E25" w:rsidRDefault="00467782" w:rsidP="00A443EF">
      <w:pPr>
        <w:pStyle w:val="PhD-Title2"/>
      </w:pPr>
      <w:bookmarkStart w:id="51" w:name="_Toc54356304"/>
      <w:bookmarkStart w:id="52" w:name="_Toc55933409"/>
      <w:r w:rsidRPr="001D7E25">
        <w:t>ABORDAGEM FILOSÓFICA DO ESTUDO</w:t>
      </w:r>
      <w:bookmarkEnd w:id="51"/>
      <w:bookmarkEnd w:id="5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3" w:name="_Ref38960149"/>
      <w:bookmarkStart w:id="54" w:name="_Toc54356305"/>
      <w:bookmarkStart w:id="55" w:name="_Toc55933410"/>
      <w:r w:rsidRPr="006A3EDF">
        <w:t>COLETA DE DADOS</w:t>
      </w:r>
      <w:bookmarkEnd w:id="53"/>
      <w:bookmarkEnd w:id="54"/>
      <w:bookmarkEnd w:id="5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13DE11C7" w:rsidR="00D65AD6" w:rsidRPr="006A3EDF" w:rsidRDefault="00D65AD6" w:rsidP="00D65AD6">
      <w:pPr>
        <w:pStyle w:val="Legenda"/>
        <w:rPr>
          <w:rFonts w:ascii="Arial" w:hAnsi="Arial" w:cs="Arial"/>
          <w:sz w:val="24"/>
          <w:szCs w:val="24"/>
        </w:rPr>
      </w:pPr>
      <w:bookmarkStart w:id="56" w:name="_Ref51402803"/>
      <w:bookmarkStart w:id="5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505768">
        <w:rPr>
          <w:rFonts w:ascii="Arial" w:hAnsi="Arial" w:cs="Arial"/>
          <w:noProof/>
        </w:rPr>
        <w:t>6</w:t>
      </w:r>
      <w:r w:rsidR="002D2806">
        <w:rPr>
          <w:rFonts w:ascii="Arial" w:hAnsi="Arial" w:cs="Arial"/>
        </w:rPr>
        <w:fldChar w:fldCharType="end"/>
      </w:r>
      <w:bookmarkEnd w:id="5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1459E51E"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w:t>
      </w:r>
      <w:r w:rsidR="00F208B3">
        <w:rPr>
          <w:rFonts w:ascii="Arial" w:hAnsi="Arial" w:cs="Arial"/>
          <w:sz w:val="24"/>
          <w:szCs w:val="24"/>
        </w:rPr>
        <w:t>em um contato inicial informando sobre a pesquisa e se eles teriam interesse de participar</w:t>
      </w:r>
      <w:r w:rsidR="004373A0">
        <w:rPr>
          <w:rFonts w:ascii="Arial" w:hAnsi="Arial" w:cs="Arial"/>
          <w:sz w:val="24"/>
          <w:szCs w:val="24"/>
        </w:rPr>
        <w:t>.</w:t>
      </w:r>
    </w:p>
    <w:p w14:paraId="77777EEC" w14:textId="77777777" w:rsidR="000D082C" w:rsidRPr="006A3EDF" w:rsidRDefault="00CA339C" w:rsidP="00A443EF">
      <w:pPr>
        <w:pStyle w:val="PhD-Title2"/>
      </w:pPr>
      <w:bookmarkStart w:id="58" w:name="_Toc54356306"/>
      <w:bookmarkStart w:id="59" w:name="_Toc55933411"/>
      <w:bookmarkStart w:id="60" w:name="_Hlk14772143"/>
      <w:r>
        <w:t xml:space="preserve">ESCALAS DE </w:t>
      </w:r>
      <w:r w:rsidR="003D4675" w:rsidRPr="006A3EDF">
        <w:t>MENSURAÇÃO</w:t>
      </w:r>
      <w:bookmarkEnd w:id="58"/>
      <w:bookmarkEnd w:id="5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1" w:name="_Toc54356307"/>
      <w:bookmarkStart w:id="62" w:name="_Toc55933412"/>
      <w:r w:rsidRPr="006A3EDF">
        <w:t>A</w:t>
      </w:r>
      <w:r w:rsidR="003D4675" w:rsidRPr="006A3EDF">
        <w:t>daptabilidade individual</w:t>
      </w:r>
      <w:bookmarkEnd w:id="61"/>
      <w:bookmarkEnd w:id="62"/>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w:t>
      </w:r>
      <w:r w:rsidR="00A7267C" w:rsidRPr="006A3EDF">
        <w:rPr>
          <w:rFonts w:ascii="Arial" w:hAnsi="Arial" w:cs="Arial"/>
          <w:sz w:val="24"/>
          <w:szCs w:val="24"/>
        </w:rPr>
        <w:lastRenderedPageBreak/>
        <w:t xml:space="preserve">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3" w:name="_Ref38739963"/>
      <w:bookmarkStart w:id="64" w:name="_Ref24968410"/>
      <w:bookmarkStart w:id="65" w:name="_Toc31965941"/>
      <w:bookmarkStart w:id="66" w:name="_Toc54356229"/>
      <w:bookmarkStart w:id="6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4"/>
      <w:bookmarkEnd w:id="65"/>
      <w:bookmarkEnd w:id="66"/>
      <w:bookmarkEnd w:id="6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68" w:name="_Ref50824226"/>
      <w:bookmarkStart w:id="69" w:name="_Toc54356308"/>
      <w:bookmarkStart w:id="70" w:name="_Toc55933413"/>
      <w:r w:rsidRPr="006A3EDF">
        <w:t>S</w:t>
      </w:r>
      <w:r w:rsidR="003D4675" w:rsidRPr="006A3EDF">
        <w:t>atisfação com o trabalho</w:t>
      </w:r>
      <w:bookmarkEnd w:id="68"/>
      <w:bookmarkEnd w:id="69"/>
      <w:bookmarkEnd w:id="7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1" w:name="_Ref38739987"/>
      <w:bookmarkStart w:id="72" w:name="_Ref24970022"/>
      <w:bookmarkStart w:id="73" w:name="_Toc31965942"/>
      <w:bookmarkStart w:id="74" w:name="_Toc54356230"/>
      <w:bookmarkStart w:id="7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2"/>
      <w:bookmarkEnd w:id="73"/>
      <w:bookmarkEnd w:id="74"/>
      <w:bookmarkEnd w:id="7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6" w:name="_Ref39061167"/>
      <w:bookmarkStart w:id="77" w:name="_Toc54356309"/>
      <w:bookmarkStart w:id="78" w:name="_Toc55933414"/>
      <w:r w:rsidRPr="006A3EDF">
        <w:t>B</w:t>
      </w:r>
      <w:r w:rsidR="003D4675" w:rsidRPr="006A3EDF">
        <w:t>urnout no trabalho</w:t>
      </w:r>
      <w:bookmarkEnd w:id="76"/>
      <w:bookmarkEnd w:id="77"/>
      <w:bookmarkEnd w:id="7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lastRenderedPageBreak/>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79" w:name="_Ref24970393"/>
      <w:bookmarkStart w:id="8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1" w:name="_Ref38740040"/>
      <w:bookmarkStart w:id="82" w:name="_Toc54356231"/>
      <w:bookmarkStart w:id="8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1"/>
      <w:r w:rsidR="00C859C0">
        <w:rPr>
          <w:rFonts w:ascii="Arial" w:hAnsi="Arial" w:cs="Arial"/>
        </w:rPr>
        <w:t>–Exemplo de Itens</w:t>
      </w:r>
      <w:r w:rsidRPr="006A3EDF">
        <w:rPr>
          <w:rFonts w:ascii="Arial" w:hAnsi="Arial" w:cs="Arial"/>
        </w:rPr>
        <w:t xml:space="preserve"> sobre Burnout no trabalho</w:t>
      </w:r>
      <w:bookmarkEnd w:id="79"/>
      <w:bookmarkEnd w:id="80"/>
      <w:bookmarkEnd w:id="82"/>
      <w:bookmarkEnd w:id="8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4" w:name="_Toc54356310"/>
      <w:bookmarkStart w:id="85" w:name="_Toc55933415"/>
      <w:r>
        <w:t>I</w:t>
      </w:r>
      <w:r w:rsidR="003D4675" w:rsidRPr="001D7E25">
        <w:t>nstabilidade do projeto</w:t>
      </w:r>
      <w:bookmarkEnd w:id="84"/>
      <w:bookmarkEnd w:id="8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6" w:name="_Ref38740158"/>
      <w:bookmarkStart w:id="87" w:name="_Ref24970719"/>
      <w:bookmarkStart w:id="88" w:name="_Toc31965944"/>
      <w:bookmarkStart w:id="89" w:name="_Toc54356232"/>
      <w:bookmarkStart w:id="9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6"/>
      <w:r w:rsidRPr="006A3EDF">
        <w:rPr>
          <w:rFonts w:ascii="Arial" w:hAnsi="Arial" w:cs="Arial"/>
        </w:rPr>
        <w:t xml:space="preserve"> - Exemplo de perguntas sobre Instabilidade do projeto</w:t>
      </w:r>
      <w:bookmarkEnd w:id="87"/>
      <w:bookmarkEnd w:id="88"/>
      <w:bookmarkEnd w:id="89"/>
      <w:bookmarkEnd w:id="9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lastRenderedPageBreak/>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1" w:name="_Toc54356311"/>
      <w:bookmarkStart w:id="92" w:name="_Toc55933416"/>
      <w:bookmarkEnd w:id="60"/>
      <w:r w:rsidRPr="001D7E25">
        <w:t>ANÁLISE DE DADOS</w:t>
      </w:r>
      <w:bookmarkEnd w:id="91"/>
      <w:bookmarkEnd w:id="92"/>
    </w:p>
    <w:p w14:paraId="1AB40C88" w14:textId="7AD8818D" w:rsidR="00BE600A" w:rsidRPr="00BE600A" w:rsidRDefault="007F57F4" w:rsidP="00D70105">
      <w:pPr>
        <w:pStyle w:val="PhD-Title2"/>
        <w:numPr>
          <w:ilvl w:val="2"/>
          <w:numId w:val="1"/>
        </w:numPr>
      </w:pPr>
      <w:bookmarkStart w:id="93" w:name="_Toc54356312"/>
      <w:bookmarkStart w:id="94" w:name="_Toc55933417"/>
      <w:r>
        <w:t>INFORMAÇÔES GERAIS</w:t>
      </w:r>
      <w:bookmarkEnd w:id="93"/>
      <w:bookmarkEnd w:id="9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5" w:name="_Ref51910112"/>
      <w:bookmarkStart w:id="96" w:name="_Toc53946745"/>
      <w:bookmarkStart w:id="9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5"/>
      <w:r>
        <w:t xml:space="preserve"> - Quantidade de respondentes por etapa</w:t>
      </w:r>
      <w:bookmarkEnd w:id="96"/>
      <w:bookmarkEnd w:id="9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w:t>
      </w:r>
      <w:r w:rsidR="00A34734">
        <w:rPr>
          <w:rStyle w:val="tlid-translation"/>
          <w:rFonts w:ascii="Arial" w:eastAsia="Calibri" w:hAnsi="Arial" w:cs="Arial"/>
          <w:sz w:val="24"/>
          <w:szCs w:val="24"/>
        </w:rPr>
        <w:lastRenderedPageBreak/>
        <w:t>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98" w:name="_Toc54356313"/>
      <w:bookmarkStart w:id="99" w:name="_Toc55933418"/>
      <w:r>
        <w:t>ANÁLISE FATORIAL EXPLORATÓRIA</w:t>
      </w:r>
      <w:bookmarkEnd w:id="98"/>
      <w:bookmarkEnd w:id="9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w:t>
      </w:r>
      <w:r w:rsidRPr="006A3EDF">
        <w:rPr>
          <w:rFonts w:ascii="Arial" w:eastAsia="Calibri" w:hAnsi="Arial" w:cs="Arial"/>
          <w:sz w:val="24"/>
          <w:szCs w:val="24"/>
        </w:rPr>
        <w:lastRenderedPageBreak/>
        <w:t>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0" w:name="_Ref25225809"/>
      <w:bookmarkStart w:id="101" w:name="_Toc54356233"/>
      <w:bookmarkStart w:id="10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1"/>
      <w:bookmarkEnd w:id="10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lastRenderedPageBreak/>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3" w:name="_Ref52733019"/>
      <w:bookmarkStart w:id="104" w:name="_Toc54356314"/>
      <w:bookmarkStart w:id="105" w:name="_Toc55933419"/>
      <w:r>
        <w:t>ANÁLISE FATORIAL CONFIRMATÓRIA</w:t>
      </w:r>
      <w:bookmarkEnd w:id="103"/>
      <w:bookmarkEnd w:id="104"/>
      <w:bookmarkEnd w:id="105"/>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6" w:name="_Ref25219687"/>
      <w:bookmarkStart w:id="107" w:name="_Toc54356234"/>
      <w:bookmarkStart w:id="10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7"/>
      <w:bookmarkEnd w:id="10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lastRenderedPageBreak/>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lastRenderedPageBreak/>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09" w:name="_Toc54356315"/>
      <w:bookmarkStart w:id="110" w:name="_Toc55933420"/>
      <w:bookmarkEnd w:id="46"/>
      <w:r>
        <w:t>ALFA DE CRONBACH</w:t>
      </w:r>
      <w:bookmarkEnd w:id="109"/>
      <w:bookmarkEnd w:id="11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1" w:name="_Ref38382630"/>
      <w:bookmarkStart w:id="112" w:name="_Toc54356316"/>
      <w:bookmarkStart w:id="113" w:name="_Toc55933421"/>
      <w:r w:rsidRPr="00755B16">
        <w:t xml:space="preserve">PROCESSO DE TRADUÇÃO </w:t>
      </w:r>
      <w:r w:rsidR="00A72FB9">
        <w:t>da escala</w:t>
      </w:r>
      <w:r w:rsidRPr="00755B16">
        <w:t xml:space="preserve"> DE ADAPTABILIDADE</w:t>
      </w:r>
      <w:bookmarkEnd w:id="111"/>
      <w:bookmarkEnd w:id="112"/>
      <w:bookmarkEnd w:id="113"/>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lastRenderedPageBreak/>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051B3DC9" w:rsidR="00AB085C" w:rsidRPr="006A3EDF" w:rsidRDefault="00AB085C" w:rsidP="00A45696">
      <w:pPr>
        <w:pStyle w:val="Legenda"/>
        <w:rPr>
          <w:rFonts w:ascii="Arial" w:hAnsi="Arial" w:cs="Arial"/>
          <w:noProof/>
        </w:rPr>
      </w:pPr>
      <w:bookmarkStart w:id="114" w:name="_Ref38740376"/>
      <w:bookmarkStart w:id="115" w:name="_Ref38740371"/>
      <w:bookmarkStart w:id="11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505768">
        <w:rPr>
          <w:rFonts w:ascii="Arial" w:hAnsi="Arial" w:cs="Arial"/>
          <w:noProof/>
        </w:rPr>
        <w:t>7</w:t>
      </w:r>
      <w:r w:rsidR="002D2806">
        <w:rPr>
          <w:rFonts w:ascii="Arial" w:hAnsi="Arial" w:cs="Arial"/>
        </w:rPr>
        <w:fldChar w:fldCharType="end"/>
      </w:r>
      <w:bookmarkEnd w:id="114"/>
      <w:r w:rsidRPr="006A3EDF">
        <w:rPr>
          <w:rFonts w:ascii="Arial" w:hAnsi="Arial" w:cs="Arial"/>
        </w:rPr>
        <w:t xml:space="preserve"> - Processo de validação d</w:t>
      </w:r>
      <w:bookmarkEnd w:id="11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 xml:space="preserve">mestrado e graduação em Ciência da Computação </w:t>
      </w:r>
      <w:r w:rsidR="00E349A7">
        <w:rPr>
          <w:rFonts w:ascii="Arial" w:hAnsi="Arial" w:cs="Arial"/>
          <w:sz w:val="24"/>
          <w:szCs w:val="24"/>
        </w:rPr>
        <w:lastRenderedPageBreak/>
        <w:t>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w:t>
      </w:r>
      <w:r w:rsidRPr="006A3EDF">
        <w:rPr>
          <w:rFonts w:ascii="Arial" w:hAnsi="Arial" w:cs="Arial"/>
          <w:sz w:val="24"/>
          <w:szCs w:val="24"/>
        </w:rPr>
        <w:lastRenderedPageBreak/>
        <w:t>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7" w:name="_Ref38382634"/>
      <w:bookmarkStart w:id="118" w:name="_Toc54356317"/>
      <w:bookmarkStart w:id="119" w:name="_Toc55933422"/>
      <w:r>
        <w:t xml:space="preserve">PROCESSO DE </w:t>
      </w:r>
      <w:r w:rsidRPr="001D7E25">
        <w:t>CONSTRUÇÃO D</w:t>
      </w:r>
      <w:r w:rsidR="00D0712B">
        <w:t>A ESCALA</w:t>
      </w:r>
      <w:r w:rsidRPr="001D7E25">
        <w:t xml:space="preserve"> DE INSTABILIDADE</w:t>
      </w:r>
      <w:bookmarkEnd w:id="117"/>
      <w:bookmarkEnd w:id="118"/>
      <w:bookmarkEnd w:id="11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w:t>
      </w:r>
      <w:r w:rsidRPr="00A95249">
        <w:rPr>
          <w:rFonts w:ascii="Arial" w:hAnsi="Arial" w:cs="Arial"/>
          <w:sz w:val="24"/>
          <w:szCs w:val="24"/>
        </w:rPr>
        <w:lastRenderedPageBreak/>
        <w:t>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6FB1CCD1"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w:t>
      </w:r>
      <w:r w:rsidR="00F208B3">
        <w:rPr>
          <w:rFonts w:ascii="Arial" w:hAnsi="Arial" w:cs="Arial"/>
          <w:sz w:val="24"/>
          <w:szCs w:val="24"/>
        </w:rPr>
        <w:t>indivíduos com formação em computação</w:t>
      </w:r>
      <w:r w:rsidR="00780C47" w:rsidRPr="00A95249">
        <w:rPr>
          <w:rFonts w:ascii="Arial" w:hAnsi="Arial" w:cs="Arial"/>
          <w:sz w:val="24"/>
          <w:szCs w:val="24"/>
        </w:rPr>
        <w:t>.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0" w:name="_Ref25225814"/>
      <w:bookmarkStart w:id="121" w:name="_Toc54356235"/>
      <w:bookmarkStart w:id="12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erfil dos Especialistas entrevistados</w:t>
      </w:r>
      <w:bookmarkEnd w:id="121"/>
      <w:bookmarkEnd w:id="122"/>
    </w:p>
    <w:tbl>
      <w:tblPr>
        <w:tblStyle w:val="TabeladeGrade4-nfase51"/>
        <w:tblW w:w="0" w:type="auto"/>
        <w:jc w:val="center"/>
        <w:tblLook w:val="04A0" w:firstRow="1" w:lastRow="0" w:firstColumn="1" w:lastColumn="0" w:noHBand="0" w:noVBand="1"/>
      </w:tblPr>
      <w:tblGrid>
        <w:gridCol w:w="1464"/>
        <w:gridCol w:w="4293"/>
      </w:tblGrid>
      <w:tr w:rsidR="00F208B3" w:rsidRPr="006A3EDF" w14:paraId="6CCD0D24" w14:textId="77777777" w:rsidTr="00F208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CB6B7CB"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F208B3" w:rsidRPr="006A3EDF" w:rsidRDefault="00F208B3"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F208B3" w:rsidRPr="006A3EDF" w14:paraId="66B77C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AD02AC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345C2DC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32B11E9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F208B3" w:rsidRPr="006A3EDF" w14:paraId="44D404A8"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D25D6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B04D6B5"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2A1F90C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44AFAD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40BE4B07"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4075DDA9"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413ECB5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F208B3" w:rsidRPr="006A3EDF" w14:paraId="07C4A445"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5169BD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5F1FBA2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F7257CE"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lastRenderedPageBreak/>
              <w:t>Mestre</w:t>
            </w:r>
          </w:p>
        </w:tc>
        <w:tc>
          <w:tcPr>
            <w:tcW w:w="4293" w:type="dxa"/>
          </w:tcPr>
          <w:p w14:paraId="609F6CD9"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F208B3" w:rsidRPr="006A3EDF" w14:paraId="2BBE2019"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08AFB40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DA12DAE"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CFC23E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5D49A3EE"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CBE5E8"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780650DC"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6C499EAC"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3186B26D"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apresenta um exemplo de item enviado aos especialistas</w:t>
      </w:r>
      <w:r w:rsidR="00E12616" w:rsidRPr="00662F74">
        <w:rPr>
          <w:rFonts w:ascii="Arial" w:hAnsi="Arial" w:cs="Arial"/>
          <w:sz w:val="24"/>
          <w:szCs w:val="24"/>
        </w:rPr>
        <w:t>.</w:t>
      </w:r>
    </w:p>
    <w:p w14:paraId="3F89D5F7" w14:textId="6CC956E3" w:rsidR="006465D5" w:rsidRPr="008E4E74" w:rsidRDefault="006465D5" w:rsidP="006465D5">
      <w:pPr>
        <w:pStyle w:val="Legenda"/>
        <w:keepNext/>
        <w:rPr>
          <w:rFonts w:ascii="Arial" w:hAnsi="Arial" w:cs="Arial"/>
          <w:sz w:val="20"/>
          <w:szCs w:val="20"/>
        </w:rPr>
      </w:pPr>
      <w:bookmarkStart w:id="123" w:name="_Ref51402870"/>
      <w:bookmarkStart w:id="12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505768">
        <w:rPr>
          <w:rFonts w:ascii="Arial" w:hAnsi="Arial" w:cs="Arial"/>
          <w:noProof/>
          <w:sz w:val="20"/>
          <w:szCs w:val="20"/>
        </w:rPr>
        <w:t>8</w:t>
      </w:r>
      <w:r w:rsidR="002D2806" w:rsidRPr="008E4E74">
        <w:rPr>
          <w:rFonts w:ascii="Arial" w:hAnsi="Arial" w:cs="Arial"/>
          <w:sz w:val="20"/>
          <w:szCs w:val="20"/>
        </w:rPr>
        <w:fldChar w:fldCharType="end"/>
      </w:r>
      <w:bookmarkEnd w:id="123"/>
      <w:r w:rsidRPr="008E4E74">
        <w:rPr>
          <w:rFonts w:ascii="Arial" w:hAnsi="Arial" w:cs="Arial"/>
          <w:sz w:val="20"/>
          <w:szCs w:val="20"/>
        </w:rPr>
        <w:t>- exemplo de questionário para especialista</w:t>
      </w:r>
      <w:bookmarkEnd w:id="12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1C41B28F"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 xml:space="preserve">o final de cada </w:t>
      </w:r>
      <w:r w:rsidR="00F208B3">
        <w:rPr>
          <w:rFonts w:ascii="Arial" w:hAnsi="Arial" w:cs="Arial"/>
          <w:sz w:val="24"/>
          <w:szCs w:val="24"/>
        </w:rPr>
        <w:t>item</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522DC5A3" w:rsidR="007A6317" w:rsidRPr="008E4E74" w:rsidRDefault="007A6317" w:rsidP="007A6317">
      <w:pPr>
        <w:pStyle w:val="Legenda"/>
        <w:keepNext/>
        <w:rPr>
          <w:rFonts w:ascii="Arial" w:hAnsi="Arial" w:cs="Arial"/>
          <w:sz w:val="22"/>
          <w:szCs w:val="22"/>
        </w:rPr>
      </w:pPr>
      <w:bookmarkStart w:id="125" w:name="_Ref25225647"/>
      <w:bookmarkStart w:id="126" w:name="_Toc54356177"/>
      <w:r w:rsidRPr="008E4E74">
        <w:rPr>
          <w:rFonts w:ascii="Arial" w:hAnsi="Arial" w:cs="Arial"/>
          <w:sz w:val="22"/>
          <w:szCs w:val="22"/>
        </w:rPr>
        <w:lastRenderedPageBreak/>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505768">
        <w:rPr>
          <w:rFonts w:ascii="Arial" w:hAnsi="Arial" w:cs="Arial"/>
          <w:noProof/>
          <w:sz w:val="22"/>
          <w:szCs w:val="22"/>
        </w:rPr>
        <w:t>9</w:t>
      </w:r>
      <w:r w:rsidR="002D2806" w:rsidRPr="008E4E74">
        <w:rPr>
          <w:rFonts w:ascii="Arial" w:hAnsi="Arial" w:cs="Arial"/>
          <w:sz w:val="22"/>
          <w:szCs w:val="22"/>
        </w:rPr>
        <w:fldChar w:fldCharType="end"/>
      </w:r>
      <w:bookmarkEnd w:id="125"/>
      <w:r w:rsidRPr="008E4E74">
        <w:rPr>
          <w:rFonts w:ascii="Arial" w:hAnsi="Arial" w:cs="Arial"/>
          <w:sz w:val="22"/>
          <w:szCs w:val="22"/>
        </w:rPr>
        <w:t xml:space="preserve"> - exemplo de pergunta aberta ao especialista</w:t>
      </w:r>
      <w:bookmarkEnd w:id="12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6B84B825"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 xml:space="preserve">do os indivíduos concordavam </w:t>
      </w:r>
      <w:r w:rsidR="00F208B3">
        <w:rPr>
          <w:rFonts w:ascii="Arial" w:hAnsi="Arial" w:cs="Arial"/>
          <w:sz w:val="24"/>
          <w:szCs w:val="24"/>
        </w:rPr>
        <w:t>quanto à</w:t>
      </w:r>
      <w:r w:rsidRPr="00052492">
        <w:rPr>
          <w:rFonts w:ascii="Arial" w:hAnsi="Arial" w:cs="Arial"/>
          <w:sz w:val="24"/>
          <w:szCs w:val="24"/>
        </w:rPr>
        <w:t xml:space="preserve"> adequação e clareza dos itens. </w:t>
      </w:r>
    </w:p>
    <w:p w14:paraId="1ACA50AC" w14:textId="1FFD1BB0" w:rsidR="00897AF2" w:rsidRDefault="00374493" w:rsidP="00A443EF">
      <w:pPr>
        <w:pStyle w:val="PhD-Title2"/>
      </w:pPr>
      <w:bookmarkStart w:id="127" w:name="_Toc54356318"/>
      <w:bookmarkStart w:id="128" w:name="_Toc55933423"/>
      <w:r>
        <w:t xml:space="preserve">QUESTÕES </w:t>
      </w:r>
      <w:r w:rsidR="00D162E9">
        <w:t>Ética</w:t>
      </w:r>
      <w:r>
        <w:t>S</w:t>
      </w:r>
      <w:bookmarkEnd w:id="127"/>
      <w:bookmarkEnd w:id="12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73E32A8" w:rsidR="005502AF" w:rsidRDefault="00F208B3" w:rsidP="00A443EF">
      <w:pPr>
        <w:pStyle w:val="PhD-Title2"/>
      </w:pPr>
      <w:bookmarkStart w:id="129" w:name="_Toc54356319"/>
      <w:bookmarkStart w:id="130" w:name="_Toc55933424"/>
      <w:r>
        <w:t>resumo do</w:t>
      </w:r>
      <w:r w:rsidR="005502AF">
        <w:t xml:space="preserve"> CAPÍTULO</w:t>
      </w:r>
      <w:bookmarkEnd w:id="129"/>
      <w:bookmarkEnd w:id="130"/>
    </w:p>
    <w:p w14:paraId="09C8394A" w14:textId="4913CB18"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w:t>
      </w:r>
      <w:r w:rsidR="00F208B3">
        <w:rPr>
          <w:rFonts w:ascii="Arial" w:hAnsi="Arial" w:cs="Arial"/>
          <w:noProof/>
          <w:sz w:val="24"/>
          <w:szCs w:val="24"/>
        </w:rPr>
        <w:lastRenderedPageBreak/>
        <w:t>posicionamento</w:t>
      </w:r>
      <w:r w:rsidRPr="006A3EDF">
        <w:rPr>
          <w:rFonts w:ascii="Arial" w:hAnsi="Arial" w:cs="Arial"/>
          <w:noProof/>
          <w:sz w:val="24"/>
          <w:szCs w:val="24"/>
        </w:rPr>
        <w:t xml:space="preserve"> filosófic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1" w:name="_Ref38441734"/>
      <w:bookmarkStart w:id="132" w:name="_Ref38442758"/>
      <w:bookmarkStart w:id="133" w:name="_Ref38960013"/>
      <w:bookmarkStart w:id="134" w:name="_Toc54356320"/>
      <w:bookmarkStart w:id="135" w:name="_Toc55933425"/>
      <w:r w:rsidRPr="00263151">
        <w:t>RESULTADOS</w:t>
      </w:r>
      <w:bookmarkEnd w:id="131"/>
      <w:bookmarkEnd w:id="132"/>
      <w:r w:rsidRPr="00263151">
        <w:t xml:space="preserve"> DESCRITIVOS E VALIDAÇÃO </w:t>
      </w:r>
      <w:bookmarkEnd w:id="133"/>
      <w:r w:rsidR="00182B3F" w:rsidRPr="00263151">
        <w:t>DAS ESCALAS</w:t>
      </w:r>
      <w:bookmarkEnd w:id="134"/>
      <w:bookmarkEnd w:id="13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6" w:name="_Toc54356321"/>
      <w:bookmarkStart w:id="137" w:name="_Toc55933426"/>
      <w:r>
        <w:t>INFORMAÇÕES DEMOGRÁFICAS</w:t>
      </w:r>
      <w:bookmarkEnd w:id="136"/>
      <w:bookmarkEnd w:id="13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38" w:name="_Ref38740553"/>
      <w:bookmarkStart w:id="139" w:name="_Toc53946746"/>
      <w:bookmarkStart w:id="14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3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39"/>
      <w:bookmarkEnd w:id="14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AC8A2F7"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w:t>
      </w:r>
      <w:r w:rsidR="00F208B3">
        <w:rPr>
          <w:rFonts w:ascii="Arial" w:hAnsi="Arial" w:cs="Arial"/>
          <w:sz w:val="24"/>
          <w:szCs w:val="24"/>
        </w:rPr>
        <w:t xml:space="preserve">que as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00F208B3">
        <w:rPr>
          <w:rFonts w:ascii="Arial" w:hAnsi="Arial" w:cs="Arial"/>
          <w:sz w:val="24"/>
          <w:szCs w:val="24"/>
        </w:rPr>
        <w:t xml:space="preserve"> são cerca de 20% dos profissionais</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1" w:name="_Ref43829711"/>
      <w:bookmarkStart w:id="142" w:name="_Ref43829706"/>
      <w:bookmarkStart w:id="143" w:name="_Toc53946747"/>
      <w:bookmarkStart w:id="14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1"/>
      <w:r w:rsidR="002939E6">
        <w:t>–</w:t>
      </w:r>
      <w:bookmarkEnd w:id="142"/>
      <w:r w:rsidR="00A31E58">
        <w:t xml:space="preserve">Informações sobre experiência profissional, função, meses e idade </w:t>
      </w:r>
      <w:r w:rsidR="00654FE8">
        <w:t>da amostra</w:t>
      </w:r>
      <w:bookmarkEnd w:id="143"/>
      <w:bookmarkEnd w:id="14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5" w:name="_Toc54356322"/>
      <w:bookmarkStart w:id="146" w:name="_Toc55933427"/>
      <w:r>
        <w:t>SATISFAÇÃO NA ENGENHARIA DE SOFTWARE</w:t>
      </w:r>
      <w:bookmarkEnd w:id="145"/>
      <w:bookmarkEnd w:id="14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7" w:name="_Ref28587626"/>
      <w:bookmarkStart w:id="148" w:name="_Toc31965947"/>
      <w:bookmarkStart w:id="149" w:name="_Toc53946748"/>
      <w:bookmarkStart w:id="15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7"/>
      <w:r w:rsidRPr="006A3EDF">
        <w:rPr>
          <w:rFonts w:ascii="Arial" w:hAnsi="Arial" w:cs="Arial"/>
        </w:rPr>
        <w:t xml:space="preserve"> -Estatística descritiva de satisfação</w:t>
      </w:r>
      <w:bookmarkEnd w:id="148"/>
      <w:bookmarkEnd w:id="149"/>
      <w:bookmarkEnd w:id="15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1" w:name="_Ref28590920"/>
      <w:bookmarkStart w:id="152" w:name="_Toc31965951"/>
      <w:bookmarkStart w:id="153" w:name="_Toc53946749"/>
      <w:bookmarkStart w:id="15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1"/>
      <w:r w:rsidRPr="00017F73">
        <w:rPr>
          <w:sz w:val="20"/>
          <w:szCs w:val="20"/>
        </w:rPr>
        <w:t xml:space="preserve"> - Matriz de correlações entre os itens de satisfação</w:t>
      </w:r>
      <w:bookmarkEnd w:id="152"/>
      <w:bookmarkEnd w:id="153"/>
      <w:bookmarkEnd w:id="15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5" w:name="_Toc54356323"/>
      <w:bookmarkStart w:id="156" w:name="_Toc55933428"/>
      <w:r>
        <w:t>BURNOUT NA ENGENHARIA DE SOFTWARE</w:t>
      </w:r>
      <w:bookmarkEnd w:id="155"/>
      <w:bookmarkEnd w:id="15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7" w:name="_Toc53946750"/>
      <w:bookmarkStart w:id="15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7"/>
      <w:bookmarkEnd w:id="15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53462BC2"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w:t>
      </w:r>
      <w:r w:rsidR="00547B72">
        <w:rPr>
          <w:rFonts w:ascii="Arial" w:eastAsiaTheme="minorHAnsi" w:hAnsi="Arial" w:cs="Arial"/>
          <w:sz w:val="24"/>
          <w:szCs w:val="24"/>
        </w:rPr>
        <w:t xml:space="preserve">repetem os mesmo comportamento dos </w:t>
      </w:r>
      <w:r w:rsidR="00126EE5">
        <w:rPr>
          <w:rFonts w:ascii="Arial" w:eastAsiaTheme="minorHAnsi" w:hAnsi="Arial" w:cs="Arial"/>
          <w:sz w:val="24"/>
          <w:szCs w:val="24"/>
        </w:rPr>
        <w:t xml:space="preserve">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59" w:name="_Ref28695379"/>
      <w:bookmarkStart w:id="160" w:name="_Ref28850972"/>
      <w:bookmarkStart w:id="161" w:name="_Toc31965954"/>
      <w:bookmarkStart w:id="162" w:name="_Toc53946751"/>
      <w:bookmarkStart w:id="16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5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0"/>
      <w:bookmarkEnd w:id="161"/>
      <w:bookmarkEnd w:id="162"/>
      <w:bookmarkEnd w:id="16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4" w:name="_Ref28698217"/>
      <w:bookmarkStart w:id="165" w:name="_Toc31965955"/>
      <w:bookmarkStart w:id="166" w:name="_Toc53946752"/>
      <w:bookmarkStart w:id="16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5"/>
      <w:bookmarkEnd w:id="166"/>
      <w:bookmarkEnd w:id="16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68" w:name="_Ref28699385"/>
      <w:bookmarkStart w:id="169" w:name="_Toc31965956"/>
      <w:bookmarkStart w:id="170" w:name="_Toc53946753"/>
      <w:bookmarkStart w:id="17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6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69"/>
      <w:bookmarkEnd w:id="170"/>
      <w:bookmarkEnd w:id="17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3" w:name="_Ref38880293"/>
      <w:bookmarkStart w:id="174" w:name="_Ref38963419"/>
      <w:bookmarkStart w:id="175" w:name="_Toc54356324"/>
      <w:bookmarkStart w:id="176" w:name="_Toc55933429"/>
      <w:r>
        <w:t>A</w:t>
      </w:r>
      <w:r w:rsidRPr="001D7E25">
        <w:t xml:space="preserve">DAPTABILIDADE </w:t>
      </w:r>
      <w:r>
        <w:t>I</w:t>
      </w:r>
      <w:r w:rsidRPr="001D7E25">
        <w:t>NDIVIDUAL</w:t>
      </w:r>
      <w:r>
        <w:t xml:space="preserve"> NA ENGENHARIA DE SOFTWARE</w:t>
      </w:r>
      <w:bookmarkEnd w:id="173"/>
      <w:bookmarkEnd w:id="174"/>
      <w:bookmarkEnd w:id="175"/>
      <w:bookmarkEnd w:id="176"/>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7" w:name="_Ref29059550"/>
      <w:bookmarkStart w:id="178" w:name="_Toc31965959"/>
      <w:bookmarkStart w:id="179" w:name="_Ref52736401"/>
      <w:bookmarkStart w:id="180" w:name="_Toc53946754"/>
      <w:bookmarkStart w:id="18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78"/>
      <w:bookmarkEnd w:id="179"/>
      <w:bookmarkEnd w:id="180"/>
      <w:bookmarkEnd w:id="18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2" w:name="_Ref29031258"/>
      <w:bookmarkStart w:id="183" w:name="_Ref38740813"/>
      <w:bookmarkStart w:id="184" w:name="_Toc31965963"/>
      <w:bookmarkStart w:id="185" w:name="_Toc53946756"/>
      <w:bookmarkStart w:id="18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2"/>
      <w:bookmarkEnd w:id="18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4"/>
      <w:bookmarkEnd w:id="185"/>
      <w:bookmarkEnd w:id="18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7" w:name="_Ref28546591"/>
      <w:bookmarkStart w:id="188" w:name="_Ref28546586"/>
      <w:bookmarkStart w:id="189" w:name="_Toc31965962"/>
      <w:bookmarkStart w:id="190" w:name="_Toc53946755"/>
      <w:bookmarkStart w:id="191" w:name="_Ref55138156"/>
      <w:bookmarkStart w:id="19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7"/>
      <w:r w:rsidRPr="006A3EDF">
        <w:rPr>
          <w:rFonts w:ascii="Arial" w:hAnsi="Arial" w:cs="Arial"/>
          <w:sz w:val="24"/>
          <w:szCs w:val="24"/>
        </w:rPr>
        <w:t xml:space="preserve">– Análise Fatorial Confirmatória de </w:t>
      </w:r>
      <w:bookmarkEnd w:id="188"/>
      <w:r w:rsidRPr="006A3EDF">
        <w:rPr>
          <w:rFonts w:ascii="Arial" w:hAnsi="Arial" w:cs="Arial"/>
          <w:sz w:val="24"/>
          <w:szCs w:val="24"/>
        </w:rPr>
        <w:t>Adaptabilidade</w:t>
      </w:r>
      <w:bookmarkEnd w:id="189"/>
      <w:bookmarkEnd w:id="190"/>
      <w:bookmarkEnd w:id="191"/>
      <w:bookmarkEnd w:id="19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3" w:name="_Ref28552601"/>
      <w:bookmarkStart w:id="194" w:name="_Toc31965964"/>
      <w:bookmarkStart w:id="195" w:name="_Toc53946757"/>
      <w:bookmarkStart w:id="19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7" w:name="_Ref25603868"/>
      <w:bookmarkStart w:id="198" w:name="_Toc31965965"/>
      <w:bookmarkStart w:id="19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0" w:name="_Ref55301795"/>
      <w:bookmarkStart w:id="20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0"/>
      <w:r>
        <w:t xml:space="preserve"> - Correlações entre dimensões de Adaptabilidade</w:t>
      </w:r>
      <w:bookmarkEnd w:id="20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2" w:name="_Ref55302277"/>
      <w:bookmarkStart w:id="203" w:name="_Toc55933370"/>
      <w:bookmarkEnd w:id="197"/>
      <w:bookmarkEnd w:id="198"/>
      <w:bookmarkEnd w:id="199"/>
      <w:r>
        <w:t xml:space="preserve">Tabela </w:t>
      </w:r>
      <w:r>
        <w:fldChar w:fldCharType="begin"/>
      </w:r>
      <w:r>
        <w:instrText xml:space="preserve"> SEQ Tabela \* ARABIC </w:instrText>
      </w:r>
      <w:r>
        <w:fldChar w:fldCharType="separate"/>
      </w:r>
      <w:r w:rsidR="005A238A">
        <w:rPr>
          <w:noProof/>
        </w:rPr>
        <w:t>16</w:t>
      </w:r>
      <w:r>
        <w:fldChar w:fldCharType="end"/>
      </w:r>
      <w:bookmarkEnd w:id="202"/>
      <w:r>
        <w:t xml:space="preserve"> -Alfa e Confiabilidade Composta da escala de adaptabilidade</w:t>
      </w:r>
      <w:bookmarkEnd w:id="20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4" w:name="_Ref38880781"/>
      <w:bookmarkStart w:id="205" w:name="_Toc54356325"/>
      <w:bookmarkStart w:id="206" w:name="_Toc55933430"/>
      <w:r>
        <w:t>INSTABILIDADE NA ENGENHARIA DE SOFTWARE</w:t>
      </w:r>
      <w:bookmarkEnd w:id="204"/>
      <w:bookmarkEnd w:id="205"/>
      <w:bookmarkEnd w:id="206"/>
    </w:p>
    <w:p w14:paraId="12E6A947" w14:textId="4C8403E2" w:rsidR="00E129EF" w:rsidRDefault="00E129EF" w:rsidP="00E60F84">
      <w:pPr>
        <w:spacing w:line="360" w:lineRule="auto"/>
        <w:ind w:firstLine="567"/>
        <w:rPr>
          <w:rFonts w:ascii="Arial" w:hAnsi="Arial" w:cs="Arial"/>
          <w:sz w:val="24"/>
          <w:szCs w:val="24"/>
        </w:rPr>
      </w:pPr>
      <w:bookmarkStart w:id="20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08" w:name="_Ref29112260"/>
      <w:bookmarkStart w:id="209" w:name="_Toc31965966"/>
      <w:bookmarkStart w:id="210" w:name="_Toc53946759"/>
      <w:bookmarkStart w:id="21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0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09"/>
      <w:bookmarkEnd w:id="210"/>
      <w:bookmarkEnd w:id="21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2" w:name="_Ref28899748"/>
      <w:bookmarkStart w:id="213" w:name="_Toc31965968"/>
      <w:bookmarkStart w:id="214" w:name="_Toc53946760"/>
      <w:bookmarkStart w:id="21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3"/>
      <w:bookmarkEnd w:id="214"/>
      <w:bookmarkEnd w:id="21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w:t>
      </w:r>
      <w:proofErr w:type="gramStart"/>
      <w:r w:rsidR="00990FFD">
        <w:rPr>
          <w:rFonts w:ascii="Arial" w:eastAsiaTheme="minorHAnsi" w:hAnsi="Arial" w:cs="Arial"/>
          <w:sz w:val="24"/>
          <w:szCs w:val="24"/>
        </w:rPr>
        <w:t>de  rotação</w:t>
      </w:r>
      <w:proofErr w:type="gramEnd"/>
      <w:r w:rsidR="00990FFD">
        <w:rPr>
          <w:rFonts w:ascii="Arial" w:eastAsiaTheme="minorHAnsi" w:hAnsi="Arial" w:cs="Arial"/>
          <w:sz w:val="24"/>
          <w:szCs w:val="24"/>
        </w:rPr>
        <w:t xml:space="preserve">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6" w:name="_Ref28928360"/>
      <w:bookmarkStart w:id="217" w:name="_Toc31965970"/>
      <w:bookmarkStart w:id="218" w:name="_Toc53946761"/>
      <w:bookmarkStart w:id="21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6"/>
      <w:r w:rsidRPr="00AA4A43">
        <w:rPr>
          <w:sz w:val="20"/>
          <w:szCs w:val="20"/>
        </w:rPr>
        <w:t xml:space="preserve"> - Análise Fatorial Confirmatória de Instabilidade</w:t>
      </w:r>
      <w:bookmarkEnd w:id="217"/>
      <w:bookmarkEnd w:id="218"/>
      <w:bookmarkEnd w:id="21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0" w:name="_Ref29121130"/>
      <w:bookmarkStart w:id="221" w:name="_Toc31965971"/>
      <w:bookmarkStart w:id="222" w:name="_Toc53946762"/>
      <w:bookmarkStart w:id="22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0"/>
      <w:r>
        <w:t xml:space="preserve"> - </w:t>
      </w:r>
      <w:r w:rsidR="00A3623F">
        <w:t>Índices</w:t>
      </w:r>
      <w:r>
        <w:t xml:space="preserve"> </w:t>
      </w:r>
      <w:bookmarkEnd w:id="221"/>
      <w:bookmarkEnd w:id="222"/>
      <w:r w:rsidR="007A31FC">
        <w:t>da análise fatorial confirmatória de instabilidade</w:t>
      </w:r>
      <w:bookmarkEnd w:id="22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lastRenderedPageBreak/>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4" w:name="_Ref29122936"/>
      <w:bookmarkStart w:id="22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6" w:name="_Ref52231076"/>
    </w:p>
    <w:p w14:paraId="6127D666" w14:textId="1638BE24" w:rsidR="00FA47FC" w:rsidRPr="00D83799" w:rsidRDefault="00FA47FC" w:rsidP="00050912">
      <w:pPr>
        <w:pStyle w:val="Legenda"/>
        <w:keepNext/>
        <w:spacing w:before="240"/>
        <w:rPr>
          <w:rFonts w:cs="Times"/>
          <w:sz w:val="24"/>
          <w:szCs w:val="24"/>
        </w:rPr>
      </w:pPr>
      <w:bookmarkStart w:id="227" w:name="_Ref53126033"/>
      <w:bookmarkStart w:id="228" w:name="_Toc53946763"/>
      <w:bookmarkStart w:id="22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4"/>
      <w:bookmarkEnd w:id="22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5"/>
      <w:r w:rsidR="007038FA">
        <w:rPr>
          <w:rFonts w:cs="Times"/>
          <w:sz w:val="24"/>
          <w:szCs w:val="24"/>
        </w:rPr>
        <w:t>Instabilidade</w:t>
      </w:r>
      <w:bookmarkEnd w:id="226"/>
      <w:bookmarkEnd w:id="228"/>
      <w:bookmarkEnd w:id="22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0" w:name="_Ref55306604"/>
      <w:bookmarkStart w:id="231" w:name="_Ref55306599"/>
      <w:bookmarkStart w:id="23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0"/>
      <w:r w:rsidRPr="007B16BE">
        <w:rPr>
          <w:rFonts w:ascii="Arial" w:hAnsi="Arial" w:cs="Arial"/>
          <w:sz w:val="24"/>
          <w:szCs w:val="24"/>
        </w:rPr>
        <w:t xml:space="preserve"> - Correlações e raiz do VME da escala de Instabilidade</w:t>
      </w:r>
      <w:bookmarkEnd w:id="231"/>
      <w:bookmarkEnd w:id="23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3" w:name="_Toc54356326"/>
      <w:bookmarkStart w:id="234" w:name="_Toc55933431"/>
      <w:r>
        <w:t>RESUMO DO CAPÍTULO</w:t>
      </w:r>
      <w:bookmarkEnd w:id="233"/>
      <w:bookmarkEnd w:id="23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5" w:name="_Ref38960018"/>
      <w:bookmarkStart w:id="236" w:name="_Toc54356327"/>
      <w:bookmarkStart w:id="23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5"/>
      <w:bookmarkEnd w:id="236"/>
      <w:bookmarkEnd w:id="237"/>
    </w:p>
    <w:p w14:paraId="375A0EDF" w14:textId="07328E7D" w:rsidR="00FD209D" w:rsidRDefault="00BF4CBB" w:rsidP="00FD209D">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w:t>
      </w:r>
      <w:r w:rsidR="00FD209D">
        <w:rPr>
          <w:rFonts w:ascii="Arial" w:hAnsi="Arial" w:cs="Arial"/>
          <w:sz w:val="24"/>
          <w:szCs w:val="24"/>
        </w:rPr>
        <w:t xml:space="preserve">. A </w:t>
      </w:r>
      <w:r w:rsidR="00505768">
        <w:rPr>
          <w:rFonts w:ascii="Arial" w:hAnsi="Arial" w:cs="Arial"/>
          <w:sz w:val="24"/>
          <w:szCs w:val="24"/>
        </w:rPr>
        <w:t>Figura 10</w:t>
      </w:r>
      <w:r w:rsidR="00FD209D">
        <w:rPr>
          <w:rFonts w:ascii="Arial" w:hAnsi="Arial" w:cs="Arial"/>
          <w:sz w:val="24"/>
          <w:szCs w:val="24"/>
        </w:rPr>
        <w:t xml:space="preserve"> apresenta o modelo completo com as cargas entre fatores.</w:t>
      </w:r>
    </w:p>
    <w:p w14:paraId="329E4F87" w14:textId="77777777" w:rsidR="00505768" w:rsidRPr="00505768" w:rsidRDefault="00505768" w:rsidP="00505768">
      <w:pPr>
        <w:pStyle w:val="Pr-formataoHTML"/>
        <w:keepNext/>
        <w:shd w:val="clear" w:color="auto" w:fill="FFFFFF"/>
        <w:wordWrap w:val="0"/>
        <w:spacing w:line="360" w:lineRule="auto"/>
        <w:rPr>
          <w:rFonts w:ascii="Arial" w:hAnsi="Arial" w:cs="Arial"/>
          <w:sz w:val="24"/>
          <w:szCs w:val="24"/>
        </w:rPr>
      </w:pPr>
      <w:r w:rsidRPr="00505768">
        <w:rPr>
          <w:rFonts w:ascii="Arial" w:hAnsi="Arial" w:cs="Arial"/>
          <w:noProof/>
          <w:color w:val="000000"/>
          <w:sz w:val="24"/>
          <w:szCs w:val="24"/>
        </w:rPr>
        <w:drawing>
          <wp:inline distT="0" distB="0" distL="0" distR="0" wp14:anchorId="15A5727E" wp14:editId="3991C7C5">
            <wp:extent cx="5867400" cy="4831976"/>
            <wp:effectExtent l="0" t="0" r="0" b="6985"/>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Diagrama&#10;&#10;Descrição gerada automaticamente"/>
                    <pic:cNvPicPr/>
                  </pic:nvPicPr>
                  <pic:blipFill rotWithShape="1">
                    <a:blip r:embed="rId24"/>
                    <a:srcRect l="6834" t="1445" r="1345" b="-592"/>
                    <a:stretch/>
                  </pic:blipFill>
                  <pic:spPr bwMode="auto">
                    <a:xfrm>
                      <a:off x="0" y="0"/>
                      <a:ext cx="5887476" cy="4848509"/>
                    </a:xfrm>
                    <a:prstGeom prst="rect">
                      <a:avLst/>
                    </a:prstGeom>
                    <a:ln>
                      <a:noFill/>
                    </a:ln>
                    <a:extLst>
                      <a:ext uri="{53640926-AAD7-44D8-BBD7-CCE9431645EC}">
                        <a14:shadowObscured xmlns:a14="http://schemas.microsoft.com/office/drawing/2010/main"/>
                      </a:ext>
                    </a:extLst>
                  </pic:spPr>
                </pic:pic>
              </a:graphicData>
            </a:graphic>
          </wp:inline>
        </w:drawing>
      </w:r>
    </w:p>
    <w:p w14:paraId="3D7B2ABB" w14:textId="12C7CEDD" w:rsidR="00FD209D" w:rsidRPr="00505768" w:rsidRDefault="00505768" w:rsidP="00505768">
      <w:pPr>
        <w:pStyle w:val="Legenda"/>
        <w:rPr>
          <w:rFonts w:ascii="Arial" w:hAnsi="Arial" w:cs="Arial"/>
          <w:color w:val="000000"/>
          <w:sz w:val="24"/>
          <w:szCs w:val="24"/>
        </w:rPr>
      </w:pPr>
      <w:r w:rsidRPr="00505768">
        <w:rPr>
          <w:rFonts w:ascii="Arial" w:hAnsi="Arial" w:cs="Arial"/>
          <w:sz w:val="24"/>
          <w:szCs w:val="24"/>
        </w:rPr>
        <w:t xml:space="preserve">Figura </w:t>
      </w:r>
      <w:r w:rsidRPr="00505768">
        <w:rPr>
          <w:rFonts w:ascii="Arial" w:hAnsi="Arial" w:cs="Arial"/>
          <w:sz w:val="24"/>
          <w:szCs w:val="24"/>
        </w:rPr>
        <w:fldChar w:fldCharType="begin"/>
      </w:r>
      <w:r w:rsidRPr="00505768">
        <w:rPr>
          <w:rFonts w:ascii="Arial" w:hAnsi="Arial" w:cs="Arial"/>
          <w:sz w:val="24"/>
          <w:szCs w:val="24"/>
        </w:rPr>
        <w:instrText xml:space="preserve"> SEQ Figura \* ARABIC </w:instrText>
      </w:r>
      <w:r w:rsidRPr="00505768">
        <w:rPr>
          <w:rFonts w:ascii="Arial" w:hAnsi="Arial" w:cs="Arial"/>
          <w:sz w:val="24"/>
          <w:szCs w:val="24"/>
        </w:rPr>
        <w:fldChar w:fldCharType="separate"/>
      </w:r>
      <w:r w:rsidRPr="00505768">
        <w:rPr>
          <w:rFonts w:ascii="Arial" w:hAnsi="Arial" w:cs="Arial"/>
          <w:noProof/>
          <w:sz w:val="24"/>
          <w:szCs w:val="24"/>
        </w:rPr>
        <w:t>10</w:t>
      </w:r>
      <w:r w:rsidRPr="00505768">
        <w:rPr>
          <w:rFonts w:ascii="Arial" w:hAnsi="Arial" w:cs="Arial"/>
          <w:sz w:val="24"/>
          <w:szCs w:val="24"/>
        </w:rPr>
        <w:fldChar w:fldCharType="end"/>
      </w:r>
      <w:r w:rsidRPr="00505768">
        <w:rPr>
          <w:rFonts w:ascii="Arial" w:hAnsi="Arial" w:cs="Arial"/>
          <w:sz w:val="24"/>
          <w:szCs w:val="24"/>
        </w:rPr>
        <w:t xml:space="preserve"> -Modelo completo</w:t>
      </w:r>
    </w:p>
    <w:p w14:paraId="4CFE5EBC" w14:textId="5585234B" w:rsidR="00FD209D" w:rsidRDefault="00FD209D" w:rsidP="00FD209D">
      <w:pPr>
        <w:pStyle w:val="Pr-formataoHTML"/>
        <w:shd w:val="clear" w:color="auto" w:fill="FFFFFF"/>
        <w:wordWrap w:val="0"/>
        <w:spacing w:line="360" w:lineRule="auto"/>
        <w:rPr>
          <w:rFonts w:ascii="Arial" w:hAnsi="Arial" w:cs="Arial"/>
          <w:sz w:val="24"/>
          <w:szCs w:val="24"/>
        </w:rPr>
      </w:pPr>
      <w:r>
        <w:rPr>
          <w:rFonts w:ascii="Arial" w:hAnsi="Arial" w:cs="Arial"/>
          <w:sz w:val="24"/>
          <w:szCs w:val="24"/>
        </w:rPr>
        <w:tab/>
      </w:r>
      <w:r w:rsidRPr="006A3EDF">
        <w:rPr>
          <w:rFonts w:ascii="Arial" w:hAnsi="Arial" w:cs="Arial"/>
          <w:sz w:val="24"/>
          <w:szCs w:val="24"/>
        </w:rPr>
        <w:t>O modelo, considerando todas as variáveis utilizadas nesse contexto</w:t>
      </w:r>
      <w:r>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Pr="00061B15">
        <w:rPr>
          <w:rFonts w:ascii="Arial" w:hAnsi="Arial" w:cs="Arial"/>
          <w:color w:val="000000"/>
          <w:sz w:val="24"/>
          <w:szCs w:val="24"/>
          <w:bdr w:val="none" w:sz="0" w:space="0" w:color="auto" w:frame="1"/>
        </w:rPr>
        <w:t>2</w:t>
      </w:r>
      <w:r>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Pr="00061B15">
        <w:rPr>
          <w:rFonts w:ascii="Arial" w:hAnsi="Arial" w:cs="Arial"/>
          <w:color w:val="000000"/>
          <w:sz w:val="24"/>
          <w:szCs w:val="24"/>
          <w:bdr w:val="none" w:sz="0" w:space="0" w:color="auto" w:frame="1"/>
        </w:rPr>
        <w:t>8</w:t>
      </w:r>
      <w:r>
        <w:rPr>
          <w:rFonts w:ascii="Arial" w:hAnsi="Arial" w:cs="Arial"/>
          <w:color w:val="000000"/>
          <w:sz w:val="24"/>
          <w:szCs w:val="24"/>
          <w:bdr w:val="none" w:sz="0" w:space="0" w:color="auto" w:frame="1"/>
        </w:rPr>
        <w:t>47</w:t>
      </w:r>
      <w:r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Pr>
          <w:rFonts w:ascii="Arial" w:hAnsi="Arial" w:cs="Arial"/>
          <w:sz w:val="24"/>
          <w:szCs w:val="24"/>
        </w:rPr>
        <w:t>93</w:t>
      </w:r>
      <w:r w:rsidRPr="006A3EDF">
        <w:rPr>
          <w:rFonts w:ascii="Arial" w:hAnsi="Arial" w:cs="Arial"/>
          <w:sz w:val="24"/>
          <w:szCs w:val="24"/>
        </w:rPr>
        <w:t>; TLI = 0,90; CFI = 0.91; IFI = 0,91; RMSEA = 0,0</w:t>
      </w:r>
      <w:r>
        <w:rPr>
          <w:rFonts w:ascii="Arial" w:hAnsi="Arial" w:cs="Arial"/>
          <w:sz w:val="24"/>
          <w:szCs w:val="24"/>
        </w:rPr>
        <w:t>78</w:t>
      </w:r>
      <w:r w:rsidRPr="006A3EDF">
        <w:rPr>
          <w:rFonts w:ascii="Arial" w:hAnsi="Arial" w:cs="Arial"/>
          <w:sz w:val="24"/>
          <w:szCs w:val="24"/>
        </w:rPr>
        <w:t>; SRMR = 0,0</w:t>
      </w:r>
      <w:r>
        <w:rPr>
          <w:rFonts w:ascii="Arial" w:hAnsi="Arial" w:cs="Arial"/>
          <w:sz w:val="24"/>
          <w:szCs w:val="24"/>
        </w:rPr>
        <w:t>74; GFI=0.970).</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lastRenderedPageBreak/>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39910915" w:rsidR="003A7992"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0C1642E6" w14:textId="4D1123FB" w:rsidR="00505768" w:rsidRDefault="00505768" w:rsidP="003A7992">
      <w:pPr>
        <w:spacing w:line="360" w:lineRule="auto"/>
        <w:ind w:left="720"/>
        <w:rPr>
          <w:rFonts w:ascii="Arial" w:hAnsi="Arial" w:cs="Arial"/>
          <w:i/>
          <w:iCs/>
          <w:sz w:val="24"/>
          <w:szCs w:val="24"/>
        </w:rPr>
      </w:pPr>
    </w:p>
    <w:p w14:paraId="259E3764" w14:textId="73DCD1EA" w:rsidR="00505768" w:rsidRPr="001B0307" w:rsidRDefault="00505768" w:rsidP="003A7992">
      <w:pPr>
        <w:spacing w:line="360" w:lineRule="auto"/>
        <w:ind w:left="720"/>
        <w:rPr>
          <w:rFonts w:ascii="Arial" w:hAnsi="Arial" w:cs="Arial"/>
          <w:i/>
          <w:iCs/>
          <w:sz w:val="24"/>
          <w:szCs w:val="24"/>
        </w:rPr>
      </w:pPr>
      <w:r>
        <w:rPr>
          <w:rFonts w:ascii="Arial" w:hAnsi="Arial" w:cs="Arial"/>
          <w:i/>
          <w:iCs/>
          <w:noProof/>
          <w:sz w:val="24"/>
          <w:szCs w:val="24"/>
        </w:rPr>
        <w:lastRenderedPageBreak/>
        <w:drawing>
          <wp:inline distT="0" distB="0" distL="0" distR="0" wp14:anchorId="796DFB0F" wp14:editId="2EACD69B">
            <wp:extent cx="4874877" cy="3962400"/>
            <wp:effectExtent l="0" t="0" r="2540" b="0"/>
            <wp:docPr id="11" name="Imagem 1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Diagrama&#10;&#10;Descrição gerada automaticamente"/>
                    <pic:cNvPicPr/>
                  </pic:nvPicPr>
                  <pic:blipFill rotWithShape="1">
                    <a:blip r:embed="rId25"/>
                    <a:srcRect l="9060" t="10261" r="1491" b="1816"/>
                    <a:stretch/>
                  </pic:blipFill>
                  <pic:spPr bwMode="auto">
                    <a:xfrm>
                      <a:off x="0" y="0"/>
                      <a:ext cx="4896465" cy="3979947"/>
                    </a:xfrm>
                    <a:prstGeom prst="rect">
                      <a:avLst/>
                    </a:prstGeom>
                    <a:ln>
                      <a:noFill/>
                    </a:ln>
                    <a:extLst>
                      <a:ext uri="{53640926-AAD7-44D8-BBD7-CCE9431645EC}">
                        <a14:shadowObscured xmlns:a14="http://schemas.microsoft.com/office/drawing/2010/main"/>
                      </a:ext>
                    </a:extLst>
                  </pic:spPr>
                </pic:pic>
              </a:graphicData>
            </a:graphic>
          </wp:inline>
        </w:drawing>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38" w:name="_Ref52043447"/>
      <w:bookmarkStart w:id="239" w:name="_Toc53946764"/>
      <w:bookmarkStart w:id="24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38"/>
      <w:r>
        <w:t xml:space="preserve"> - Relações entre adaptabilidade e Satisfação</w:t>
      </w:r>
      <w:bookmarkEnd w:id="239"/>
      <w:bookmarkEnd w:id="24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w:t>
      </w:r>
      <w:r>
        <w:rPr>
          <w:rFonts w:ascii="Arial" w:hAnsi="Arial" w:cs="Arial"/>
          <w:bCs/>
          <w:iCs/>
          <w:sz w:val="24"/>
          <w:szCs w:val="24"/>
        </w:rPr>
        <w:lastRenderedPageBreak/>
        <w:t>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37B1C5B6"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39FAA2F2" w14:textId="32AA04AF" w:rsidR="00505768" w:rsidRDefault="00505768" w:rsidP="00F8193D">
      <w:pPr>
        <w:spacing w:line="360" w:lineRule="auto"/>
        <w:ind w:firstLine="436"/>
        <w:rPr>
          <w:rFonts w:ascii="Arial" w:hAnsi="Arial" w:cs="Arial"/>
          <w:bCs/>
          <w:iCs/>
          <w:sz w:val="24"/>
          <w:szCs w:val="24"/>
        </w:rPr>
      </w:pPr>
      <w:r>
        <w:rPr>
          <w:rFonts w:ascii="Arial" w:hAnsi="Arial" w:cs="Arial"/>
          <w:bCs/>
          <w:iCs/>
          <w:noProof/>
          <w:sz w:val="24"/>
          <w:szCs w:val="24"/>
        </w:rPr>
        <w:drawing>
          <wp:inline distT="0" distB="0" distL="0" distR="0" wp14:anchorId="3F828278" wp14:editId="381B3B8A">
            <wp:extent cx="5574973" cy="4060891"/>
            <wp:effectExtent l="0" t="0" r="6985" b="0"/>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pic:cNvPicPr/>
                  </pic:nvPicPr>
                  <pic:blipFill rotWithShape="1">
                    <a:blip r:embed="rId26"/>
                    <a:srcRect l="8376" t="11203" r="1236" b="1892"/>
                    <a:stretch/>
                  </pic:blipFill>
                  <pic:spPr bwMode="auto">
                    <a:xfrm>
                      <a:off x="0" y="0"/>
                      <a:ext cx="5591732" cy="4073098"/>
                    </a:xfrm>
                    <a:prstGeom prst="rect">
                      <a:avLst/>
                    </a:prstGeom>
                    <a:ln>
                      <a:noFill/>
                    </a:ln>
                    <a:extLst>
                      <a:ext uri="{53640926-AAD7-44D8-BBD7-CCE9431645EC}">
                        <a14:shadowObscured xmlns:a14="http://schemas.microsoft.com/office/drawing/2010/main"/>
                      </a:ext>
                    </a:extLst>
                  </pic:spPr>
                </pic:pic>
              </a:graphicData>
            </a:graphic>
          </wp:inline>
        </w:drawing>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1" w:name="_Ref52044177"/>
      <w:bookmarkStart w:id="242" w:name="_Toc53946765"/>
      <w:bookmarkStart w:id="24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1"/>
      <w:r>
        <w:t xml:space="preserve"> - Relações entre </w:t>
      </w:r>
      <w:r w:rsidR="00B97F39">
        <w:t>a adaptabilidade</w:t>
      </w:r>
      <w:r>
        <w:t xml:space="preserve"> individual e o burnout</w:t>
      </w:r>
      <w:bookmarkEnd w:id="242"/>
      <w:bookmarkEnd w:id="24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lastRenderedPageBreak/>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w:t>
      </w:r>
      <w:r w:rsidR="00B41CDE">
        <w:rPr>
          <w:rStyle w:val="tlid-translation"/>
          <w:rFonts w:ascii="Arial" w:eastAsia="Calibri" w:hAnsi="Arial" w:cs="Arial"/>
          <w:sz w:val="24"/>
          <w:szCs w:val="24"/>
        </w:rPr>
        <w:lastRenderedPageBreak/>
        <w:t xml:space="preserve">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C5DA284" w14:textId="77777777" w:rsidR="00505768"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6D48DFB4" w14:textId="0D78010F" w:rsidR="004E2F29" w:rsidRDefault="00505768" w:rsidP="004E2F29">
      <w:pPr>
        <w:ind w:firstLine="426"/>
        <w:rPr>
          <w:rStyle w:val="tlid-translation"/>
          <w:rFonts w:ascii="Arial" w:hAnsi="Arial" w:cs="Arial"/>
          <w:i/>
          <w:iCs/>
          <w:sz w:val="24"/>
          <w:szCs w:val="24"/>
        </w:rPr>
      </w:pPr>
      <w:r>
        <w:rPr>
          <w:rFonts w:ascii="Arial" w:hAnsi="Arial" w:cs="Arial"/>
          <w:i/>
          <w:iCs/>
          <w:noProof/>
          <w:sz w:val="24"/>
          <w:szCs w:val="24"/>
        </w:rPr>
        <w:drawing>
          <wp:inline distT="0" distB="0" distL="0" distR="0" wp14:anchorId="4FCD44C3" wp14:editId="3C870D01">
            <wp:extent cx="4902200" cy="3075911"/>
            <wp:effectExtent l="0" t="0" r="0" b="0"/>
            <wp:docPr id="13" name="Imagem 1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Diagrama&#10;&#10;Descrição gerada automaticamente"/>
                    <pic:cNvPicPr/>
                  </pic:nvPicPr>
                  <pic:blipFill rotWithShape="1">
                    <a:blip r:embed="rId27"/>
                    <a:srcRect l="50908" t="30914" r="-2857" b="-729"/>
                    <a:stretch/>
                  </pic:blipFill>
                  <pic:spPr bwMode="auto">
                    <a:xfrm>
                      <a:off x="0" y="0"/>
                      <a:ext cx="4941221" cy="3100395"/>
                    </a:xfrm>
                    <a:prstGeom prst="rect">
                      <a:avLst/>
                    </a:prstGeom>
                    <a:ln>
                      <a:noFill/>
                    </a:ln>
                    <a:extLst>
                      <a:ext uri="{53640926-AAD7-44D8-BBD7-CCE9431645EC}">
                        <a14:shadowObscured xmlns:a14="http://schemas.microsoft.com/office/drawing/2010/main"/>
                      </a:ext>
                    </a:extLst>
                  </pic:spPr>
                </pic:pic>
              </a:graphicData>
            </a:graphic>
          </wp:inline>
        </w:drawing>
      </w:r>
      <w:r w:rsidR="004E2F29">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lastRenderedPageBreak/>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4" w:name="_Ref52167752"/>
      <w:bookmarkStart w:id="245" w:name="_Toc53946766"/>
      <w:bookmarkStart w:id="24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4"/>
      <w:r>
        <w:t xml:space="preserve"> - Relações entre satisfação e o burnout</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240AB635" w:rsidR="003713B8" w:rsidRDefault="001E00EE" w:rsidP="00621B03">
      <w:pPr>
        <w:spacing w:line="360" w:lineRule="auto"/>
        <w:ind w:firstLine="436"/>
        <w:rPr>
          <w:rFonts w:ascii="Arial" w:hAnsi="Arial" w:cs="Arial"/>
          <w:sz w:val="24"/>
          <w:szCs w:val="24"/>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Além disso, todas as 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w:t>
      </w:r>
      <w:r w:rsidR="0055545C">
        <w:rPr>
          <w:rFonts w:ascii="Arial" w:hAnsi="Arial" w:cs="Arial"/>
          <w:bCs/>
          <w:iCs/>
          <w:sz w:val="24"/>
          <w:szCs w:val="24"/>
        </w:rPr>
        <w:lastRenderedPageBreak/>
        <w:t xml:space="preserve">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49FCD6BC" w14:textId="7D02F180" w:rsidR="00505768" w:rsidRPr="00E34F26" w:rsidRDefault="00505768" w:rsidP="00505768">
      <w:pPr>
        <w:spacing w:line="360" w:lineRule="auto"/>
        <w:ind w:firstLine="436"/>
        <w:rPr>
          <w:rFonts w:ascii="Arial" w:hAnsi="Arial" w:cs="Arial"/>
          <w:bCs/>
          <w:iCs/>
          <w:sz w:val="20"/>
          <w:szCs w:val="20"/>
        </w:rPr>
      </w:pPr>
      <w:r>
        <w:rPr>
          <w:rFonts w:ascii="Arial" w:hAnsi="Arial" w:cs="Arial"/>
          <w:bCs/>
          <w:iCs/>
          <w:noProof/>
          <w:sz w:val="20"/>
          <w:szCs w:val="20"/>
        </w:rPr>
        <w:drawing>
          <wp:inline distT="0" distB="0" distL="0" distR="0" wp14:anchorId="74F7C763" wp14:editId="4990DC01">
            <wp:extent cx="5473700" cy="2468880"/>
            <wp:effectExtent l="0" t="0" r="0" b="7620"/>
            <wp:docPr id="14" name="Imagem 14" descr="Diagrama, Desenho técn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Diagrama, Desenho técnico&#10;&#10;Descrição gerada automaticamente"/>
                    <pic:cNvPicPr/>
                  </pic:nvPicPr>
                  <pic:blipFill rotWithShape="1">
                    <a:blip r:embed="rId28"/>
                    <a:srcRect l="5732" t="10618" r="1015" b="3950"/>
                    <a:stretch/>
                  </pic:blipFill>
                  <pic:spPr bwMode="auto">
                    <a:xfrm>
                      <a:off x="0" y="0"/>
                      <a:ext cx="5493280" cy="2477711"/>
                    </a:xfrm>
                    <a:prstGeom prst="rect">
                      <a:avLst/>
                    </a:prstGeom>
                    <a:ln>
                      <a:noFill/>
                    </a:ln>
                    <a:extLst>
                      <a:ext uri="{53640926-AAD7-44D8-BBD7-CCE9431645EC}">
                        <a14:shadowObscured xmlns:a14="http://schemas.microsoft.com/office/drawing/2010/main"/>
                      </a:ext>
                    </a:extLst>
                  </pic:spPr>
                </pic:pic>
              </a:graphicData>
            </a:graphic>
          </wp:inline>
        </w:drawing>
      </w:r>
    </w:p>
    <w:p w14:paraId="7CD8F644" w14:textId="682DBF59" w:rsidR="007B7531" w:rsidRDefault="007B7531" w:rsidP="007B7531">
      <w:pPr>
        <w:pStyle w:val="Legenda"/>
        <w:keepNext/>
      </w:pPr>
      <w:bookmarkStart w:id="247" w:name="_Ref52127481"/>
      <w:bookmarkStart w:id="248" w:name="_Toc53946767"/>
      <w:bookmarkStart w:id="24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7"/>
      <w:r>
        <w:t xml:space="preserve"> - Relações entre instabilidade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5554EE00" w:rsidR="006E45EE"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lastRenderedPageBreak/>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363B5576" w14:textId="435F16E6" w:rsidR="00505768" w:rsidRPr="00E113E4" w:rsidRDefault="00505768" w:rsidP="00AA0C66">
      <w:pPr>
        <w:spacing w:line="360" w:lineRule="auto"/>
        <w:ind w:firstLine="567"/>
        <w:rPr>
          <w:rFonts w:ascii="Arial" w:hAnsi="Arial" w:cs="Arial"/>
          <w:sz w:val="24"/>
          <w:szCs w:val="24"/>
        </w:rPr>
      </w:pPr>
      <w:r>
        <w:rPr>
          <w:rFonts w:ascii="Arial" w:hAnsi="Arial" w:cs="Arial"/>
          <w:noProof/>
          <w:sz w:val="24"/>
          <w:szCs w:val="24"/>
        </w:rPr>
        <w:drawing>
          <wp:inline distT="0" distB="0" distL="0" distR="0" wp14:anchorId="31FE5D08" wp14:editId="6922F248">
            <wp:extent cx="4572000" cy="2266736"/>
            <wp:effectExtent l="0" t="0" r="0" b="635"/>
            <wp:docPr id="15" name="Imagem 15" descr="Desenho de lápis de cor&#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Desenho de lápis de cor&#10;&#10;Descrição gerada automaticamente com confiança baixa"/>
                    <pic:cNvPicPr/>
                  </pic:nvPicPr>
                  <pic:blipFill rotWithShape="1">
                    <a:blip r:embed="rId29"/>
                    <a:srcRect l="52910" t="35584"/>
                    <a:stretch/>
                  </pic:blipFill>
                  <pic:spPr bwMode="auto">
                    <a:xfrm>
                      <a:off x="0" y="0"/>
                      <a:ext cx="4626400" cy="2293707"/>
                    </a:xfrm>
                    <a:prstGeom prst="rect">
                      <a:avLst/>
                    </a:prstGeom>
                    <a:ln>
                      <a:noFill/>
                    </a:ln>
                    <a:extLst>
                      <a:ext uri="{53640926-AAD7-44D8-BBD7-CCE9431645EC}">
                        <a14:shadowObscured xmlns:a14="http://schemas.microsoft.com/office/drawing/2010/main"/>
                      </a:ext>
                    </a:extLst>
                  </pic:spPr>
                </pic:pic>
              </a:graphicData>
            </a:graphic>
          </wp:inline>
        </w:drawing>
      </w:r>
    </w:p>
    <w:p w14:paraId="096D6CCC" w14:textId="5B544149" w:rsidR="007B7531" w:rsidRDefault="007B7531" w:rsidP="007B7531">
      <w:pPr>
        <w:pStyle w:val="Legenda"/>
        <w:keepNext/>
      </w:pPr>
      <w:bookmarkStart w:id="250" w:name="_Ref52128200"/>
      <w:bookmarkStart w:id="251" w:name="_Toc53946768"/>
      <w:bookmarkStart w:id="25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0"/>
      <w:r>
        <w:t xml:space="preserve"> - Relações entre a instabilidade e a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3" w:name="_Toc54356328"/>
      <w:bookmarkStart w:id="254" w:name="_Toc55933433"/>
      <w:r w:rsidR="00774A5F">
        <w:t xml:space="preserve">RESUMO DO </w:t>
      </w:r>
      <w:r w:rsidR="00D42058">
        <w:t>CAPÍTULO</w:t>
      </w:r>
      <w:bookmarkEnd w:id="253"/>
      <w:bookmarkEnd w:id="254"/>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 xml:space="preserve">Os resultados aqui apresentados </w:t>
      </w:r>
      <w:r w:rsidR="009A24D0" w:rsidRPr="00F66310">
        <w:rPr>
          <w:rFonts w:ascii="Arial" w:hAnsi="Arial" w:cs="Arial"/>
          <w:sz w:val="24"/>
          <w:szCs w:val="24"/>
        </w:rPr>
        <w:lastRenderedPageBreak/>
        <w:t>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FD209D">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instabilidades da 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5" w:name="_Toc54356236"/>
      <w:bookmarkStart w:id="25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5"/>
      <w:bookmarkEnd w:id="25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lastRenderedPageBreak/>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7" w:name="_Toc54356329"/>
      <w:bookmarkStart w:id="258" w:name="_Toc55933434"/>
      <w:r>
        <w:t>IMPLICAÇÕES DOS RESULTADOS</w:t>
      </w:r>
      <w:bookmarkEnd w:id="257"/>
      <w:bookmarkEnd w:id="25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59" w:name="_Toc54356237"/>
      <w:bookmarkStart w:id="260"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59"/>
      <w:bookmarkEnd w:id="26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1" w:name="_Ref53320233"/>
      <w:bookmarkStart w:id="262" w:name="_Toc54356238"/>
      <w:bookmarkStart w:id="263"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1"/>
      <w:r w:rsidR="00CF56D8">
        <w:t>–Síntese das recomendações proposta</w:t>
      </w:r>
      <w:r w:rsidR="000E097F">
        <w:t>s</w:t>
      </w:r>
      <w:r w:rsidR="00CF56D8">
        <w:t xml:space="preserve"> nesta seção</w:t>
      </w:r>
      <w:bookmarkEnd w:id="262"/>
      <w:bookmarkEnd w:id="26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4" w:name="_Toc54356330"/>
      <w:bookmarkStart w:id="265" w:name="_Toc55933435"/>
      <w:r>
        <w:t>LIMITAÇÕES</w:t>
      </w:r>
      <w:r w:rsidR="00063C23">
        <w:t xml:space="preserve"> E AME</w:t>
      </w:r>
      <w:r w:rsidR="00C47835">
        <w:t>A</w:t>
      </w:r>
      <w:r w:rsidR="00063C23">
        <w:t>ÇAS</w:t>
      </w:r>
      <w:bookmarkEnd w:id="264"/>
      <w:bookmarkEnd w:id="26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66" w:name="_Toc54356331"/>
      <w:bookmarkStart w:id="267" w:name="_Toc55933436"/>
      <w:r>
        <w:t xml:space="preserve">CONCLUSÃO E </w:t>
      </w:r>
      <w:r w:rsidR="005340F0">
        <w:t>TRABALHOS FUTUROS</w:t>
      </w:r>
      <w:bookmarkEnd w:id="266"/>
      <w:bookmarkEnd w:id="26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lastRenderedPageBreak/>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xml:space="preserve">. De </w:t>
      </w:r>
      <w:r w:rsidR="00522FCD">
        <w:rPr>
          <w:rFonts w:ascii="Arial" w:hAnsi="Arial" w:cs="Arial"/>
          <w:sz w:val="24"/>
          <w:szCs w:val="24"/>
        </w:rPr>
        <w:lastRenderedPageBreak/>
        <w:t>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68" w:name="_Toc54356332"/>
      <w:bookmarkStart w:id="269" w:name="_Toc55933437"/>
      <w:r>
        <w:t>Trabalhos futuros</w:t>
      </w:r>
      <w:bookmarkEnd w:id="268"/>
      <w:bookmarkEnd w:id="26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lastRenderedPageBreak/>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lastRenderedPageBreak/>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0" w:name="_Toc54356333"/>
      <w:bookmarkStart w:id="27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0"/>
      <w:bookmarkEnd w:id="271"/>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lastRenderedPageBreak/>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 xml:space="preserve">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w:t>
      </w:r>
      <w:r w:rsidRPr="00990FFD">
        <w:rPr>
          <w:rFonts w:ascii="Times New Roman" w:hAnsi="Times New Roman"/>
          <w:noProof/>
          <w:sz w:val="24"/>
          <w:szCs w:val="24"/>
          <w:lang w:val="en-US"/>
        </w:rPr>
        <w:lastRenderedPageBreak/>
        <w:t xml:space="preserve">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w:t>
      </w:r>
      <w:r w:rsidRPr="00990FFD">
        <w:rPr>
          <w:rFonts w:ascii="Times New Roman" w:hAnsi="Times New Roman"/>
          <w:noProof/>
          <w:sz w:val="24"/>
          <w:szCs w:val="24"/>
          <w:lang w:val="en-US"/>
        </w:rPr>
        <w:lastRenderedPageBreak/>
        <w:t xml:space="preserve">,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w:t>
      </w:r>
      <w:r w:rsidRPr="00990FFD">
        <w:rPr>
          <w:rFonts w:ascii="Times New Roman" w:hAnsi="Times New Roman"/>
          <w:noProof/>
          <w:sz w:val="24"/>
          <w:szCs w:val="24"/>
          <w:lang w:val="en-US"/>
        </w:rPr>
        <w:lastRenderedPageBreak/>
        <w:t xml:space="preserve">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w:t>
      </w:r>
      <w:r w:rsidRPr="00990FFD">
        <w:rPr>
          <w:rFonts w:ascii="Times New Roman" w:hAnsi="Times New Roman"/>
          <w:noProof/>
          <w:sz w:val="24"/>
          <w:szCs w:val="24"/>
          <w:lang w:val="en-US"/>
        </w:rPr>
        <w:lastRenderedPageBreak/>
        <w:t xml:space="preserve">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2" w:name="_Ref38880114"/>
      <w:bookmarkStart w:id="273" w:name="_Ref38959649"/>
      <w:bookmarkStart w:id="27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5" w:name="_Hlk19616188"/>
      <w:bookmarkEnd w:id="27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FD209D"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FD209D"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FD209D"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FD209D"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FD209D"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FD209D"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FD209D"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FD209D"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FD209D"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FD209D"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FD209D"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FD209D"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FD209D"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FD209D"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FD209D"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FD209D"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FD209D"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FD209D"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FD209D"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6" w:name="_Ref38880154"/>
      <w:bookmarkStart w:id="27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6"/>
      <w:r w:rsidR="00FD272D">
        <w:rPr>
          <w:sz w:val="40"/>
          <w:szCs w:val="40"/>
        </w:rPr>
        <w:t>Escala</w:t>
      </w:r>
      <w:r w:rsidRPr="006B218A">
        <w:rPr>
          <w:sz w:val="44"/>
          <w:szCs w:val="44"/>
        </w:rPr>
        <w:t xml:space="preserve"> de burnout</w:t>
      </w:r>
      <w:bookmarkEnd w:id="27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78" w:name="_Ref38880176"/>
      <w:bookmarkStart w:id="27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78"/>
      <w:r w:rsidRPr="00D959BF">
        <w:rPr>
          <w:sz w:val="40"/>
          <w:szCs w:val="40"/>
        </w:rPr>
        <w:t xml:space="preserve"> - </w:t>
      </w:r>
      <w:r w:rsidR="00FD272D">
        <w:rPr>
          <w:sz w:val="40"/>
          <w:szCs w:val="40"/>
        </w:rPr>
        <w:t xml:space="preserve">Escala </w:t>
      </w:r>
      <w:r w:rsidRPr="00D959BF">
        <w:rPr>
          <w:sz w:val="40"/>
          <w:szCs w:val="40"/>
        </w:rPr>
        <w:t>de Instabilidade do projeto</w:t>
      </w:r>
      <w:bookmarkEnd w:id="27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31"/>
      <w:footerReference w:type="default" r:id="rId32"/>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28EAC" w14:textId="77777777" w:rsidR="00844DE8" w:rsidRDefault="00844DE8" w:rsidP="006C4B32">
      <w:r>
        <w:separator/>
      </w:r>
    </w:p>
    <w:p w14:paraId="508813EE" w14:textId="77777777" w:rsidR="00844DE8" w:rsidRDefault="00844DE8" w:rsidP="006C4B32"/>
    <w:p w14:paraId="0F717B30" w14:textId="77777777" w:rsidR="00844DE8" w:rsidRDefault="00844DE8" w:rsidP="006C4B32"/>
    <w:p w14:paraId="0F8F9F3B" w14:textId="77777777" w:rsidR="00844DE8" w:rsidRDefault="00844DE8" w:rsidP="006C4B32"/>
    <w:p w14:paraId="13DC5628" w14:textId="77777777" w:rsidR="00844DE8" w:rsidRDefault="00844DE8" w:rsidP="006C4B32"/>
    <w:p w14:paraId="06E1E718" w14:textId="77777777" w:rsidR="00844DE8" w:rsidRDefault="00844DE8" w:rsidP="006C4B32"/>
    <w:p w14:paraId="236B3DCA" w14:textId="77777777" w:rsidR="00844DE8" w:rsidRDefault="00844DE8" w:rsidP="006C4B32"/>
    <w:p w14:paraId="642E3F74" w14:textId="77777777" w:rsidR="00844DE8" w:rsidRDefault="00844DE8" w:rsidP="006C4B32"/>
    <w:p w14:paraId="5D453382" w14:textId="77777777" w:rsidR="00844DE8" w:rsidRDefault="00844DE8" w:rsidP="006C4B32"/>
    <w:p w14:paraId="42D5F16C" w14:textId="77777777" w:rsidR="00844DE8" w:rsidRDefault="00844DE8" w:rsidP="006C4B32"/>
    <w:p w14:paraId="249B84FE" w14:textId="77777777" w:rsidR="00844DE8" w:rsidRDefault="00844DE8" w:rsidP="006C4B32"/>
    <w:p w14:paraId="7D49C60F" w14:textId="77777777" w:rsidR="00844DE8" w:rsidRDefault="00844DE8" w:rsidP="006C4B32"/>
    <w:p w14:paraId="124019B9" w14:textId="77777777" w:rsidR="00844DE8" w:rsidRDefault="00844DE8" w:rsidP="006C4B32"/>
    <w:p w14:paraId="402793D1" w14:textId="77777777" w:rsidR="00844DE8" w:rsidRDefault="00844DE8" w:rsidP="006C4B32"/>
    <w:p w14:paraId="495E88F3" w14:textId="77777777" w:rsidR="00844DE8" w:rsidRDefault="00844DE8" w:rsidP="006C4B32"/>
    <w:p w14:paraId="4AB8ABD1" w14:textId="77777777" w:rsidR="00844DE8" w:rsidRDefault="00844DE8" w:rsidP="006C4B32"/>
    <w:p w14:paraId="29A44D17" w14:textId="77777777" w:rsidR="00844DE8" w:rsidRDefault="00844DE8" w:rsidP="006C4B32"/>
    <w:p w14:paraId="1F2E2EDE" w14:textId="77777777" w:rsidR="00844DE8" w:rsidRDefault="00844DE8" w:rsidP="006C4B32"/>
    <w:p w14:paraId="49C8C760" w14:textId="77777777" w:rsidR="00844DE8" w:rsidRDefault="00844DE8" w:rsidP="006C4B32"/>
    <w:p w14:paraId="369587B7" w14:textId="77777777" w:rsidR="00844DE8" w:rsidRDefault="00844DE8" w:rsidP="006C4B32"/>
    <w:p w14:paraId="21844928" w14:textId="77777777" w:rsidR="00844DE8" w:rsidRDefault="00844DE8" w:rsidP="006C4B32"/>
    <w:p w14:paraId="6AF7368E" w14:textId="77777777" w:rsidR="00844DE8" w:rsidRDefault="00844DE8" w:rsidP="006C4B32"/>
    <w:p w14:paraId="28F4DA2D" w14:textId="77777777" w:rsidR="00844DE8" w:rsidRDefault="00844DE8" w:rsidP="006C4B32"/>
    <w:p w14:paraId="5462BC19" w14:textId="77777777" w:rsidR="00844DE8" w:rsidRDefault="00844DE8" w:rsidP="006C4B32"/>
    <w:p w14:paraId="6AD6FD6C" w14:textId="77777777" w:rsidR="00844DE8" w:rsidRDefault="00844DE8" w:rsidP="006C4B32"/>
    <w:p w14:paraId="54C4F91E" w14:textId="77777777" w:rsidR="00844DE8" w:rsidRDefault="00844DE8" w:rsidP="006C4B32"/>
    <w:p w14:paraId="2395C87F" w14:textId="77777777" w:rsidR="00844DE8" w:rsidRDefault="00844DE8" w:rsidP="006C4B32"/>
    <w:p w14:paraId="44396663" w14:textId="77777777" w:rsidR="00844DE8" w:rsidRDefault="00844DE8" w:rsidP="006C4B32"/>
    <w:p w14:paraId="6919AAEB" w14:textId="77777777" w:rsidR="00844DE8" w:rsidRDefault="00844DE8" w:rsidP="006C4B32"/>
    <w:p w14:paraId="18BEFA1A" w14:textId="77777777" w:rsidR="00844DE8" w:rsidRDefault="00844DE8" w:rsidP="006C4B32"/>
    <w:p w14:paraId="718D6D2B" w14:textId="77777777" w:rsidR="00844DE8" w:rsidRDefault="00844DE8" w:rsidP="006C4B32"/>
    <w:p w14:paraId="59A1ED86" w14:textId="77777777" w:rsidR="00844DE8" w:rsidRDefault="00844DE8" w:rsidP="006C4B32"/>
    <w:p w14:paraId="342224E4" w14:textId="77777777" w:rsidR="00844DE8" w:rsidRDefault="00844DE8" w:rsidP="006C4B32"/>
    <w:p w14:paraId="1CEE184C" w14:textId="77777777" w:rsidR="00844DE8" w:rsidRDefault="00844DE8" w:rsidP="006C4B32"/>
    <w:p w14:paraId="7526CA70" w14:textId="77777777" w:rsidR="00844DE8" w:rsidRDefault="00844DE8" w:rsidP="006C4B32"/>
  </w:endnote>
  <w:endnote w:type="continuationSeparator" w:id="0">
    <w:p w14:paraId="328CBDED" w14:textId="77777777" w:rsidR="00844DE8" w:rsidRDefault="00844DE8" w:rsidP="006C4B32">
      <w:r>
        <w:continuationSeparator/>
      </w:r>
    </w:p>
    <w:p w14:paraId="5C5F0A88" w14:textId="77777777" w:rsidR="00844DE8" w:rsidRDefault="00844DE8" w:rsidP="006C4B32"/>
    <w:p w14:paraId="4523F0A7" w14:textId="77777777" w:rsidR="00844DE8" w:rsidRDefault="00844DE8" w:rsidP="006C4B32"/>
    <w:p w14:paraId="0ED40A11" w14:textId="77777777" w:rsidR="00844DE8" w:rsidRDefault="00844DE8" w:rsidP="006C4B32"/>
    <w:p w14:paraId="7792E804" w14:textId="77777777" w:rsidR="00844DE8" w:rsidRDefault="00844DE8" w:rsidP="006C4B32"/>
    <w:p w14:paraId="59DBEA59" w14:textId="77777777" w:rsidR="00844DE8" w:rsidRDefault="00844DE8" w:rsidP="006C4B32"/>
    <w:p w14:paraId="64BA2CC6" w14:textId="77777777" w:rsidR="00844DE8" w:rsidRDefault="00844DE8" w:rsidP="006C4B32"/>
    <w:p w14:paraId="55549CF7" w14:textId="77777777" w:rsidR="00844DE8" w:rsidRDefault="00844DE8" w:rsidP="006C4B32"/>
    <w:p w14:paraId="2A16A54B" w14:textId="77777777" w:rsidR="00844DE8" w:rsidRDefault="00844DE8" w:rsidP="006C4B32"/>
    <w:p w14:paraId="41D007DC" w14:textId="77777777" w:rsidR="00844DE8" w:rsidRDefault="00844DE8" w:rsidP="006C4B32"/>
    <w:p w14:paraId="64CA660D" w14:textId="77777777" w:rsidR="00844DE8" w:rsidRDefault="00844DE8" w:rsidP="006C4B32"/>
    <w:p w14:paraId="43B9E67A" w14:textId="77777777" w:rsidR="00844DE8" w:rsidRDefault="00844DE8" w:rsidP="006C4B32"/>
    <w:p w14:paraId="4DCBA36C" w14:textId="77777777" w:rsidR="00844DE8" w:rsidRDefault="00844DE8" w:rsidP="006C4B32"/>
    <w:p w14:paraId="18493C8E" w14:textId="77777777" w:rsidR="00844DE8" w:rsidRDefault="00844DE8" w:rsidP="006C4B32"/>
    <w:p w14:paraId="4CA4D0A7" w14:textId="77777777" w:rsidR="00844DE8" w:rsidRDefault="00844DE8" w:rsidP="006C4B32"/>
    <w:p w14:paraId="69E571EE" w14:textId="77777777" w:rsidR="00844DE8" w:rsidRDefault="00844DE8" w:rsidP="006C4B32"/>
    <w:p w14:paraId="22509A71" w14:textId="77777777" w:rsidR="00844DE8" w:rsidRDefault="00844DE8" w:rsidP="006C4B32"/>
    <w:p w14:paraId="0941B8DF" w14:textId="77777777" w:rsidR="00844DE8" w:rsidRDefault="00844DE8" w:rsidP="006C4B32"/>
    <w:p w14:paraId="395DF1FE" w14:textId="77777777" w:rsidR="00844DE8" w:rsidRDefault="00844DE8" w:rsidP="006C4B32"/>
    <w:p w14:paraId="641972D7" w14:textId="77777777" w:rsidR="00844DE8" w:rsidRDefault="00844DE8" w:rsidP="006C4B32"/>
    <w:p w14:paraId="3F578C94" w14:textId="77777777" w:rsidR="00844DE8" w:rsidRDefault="00844DE8" w:rsidP="006C4B32"/>
    <w:p w14:paraId="1CB8E7E1" w14:textId="77777777" w:rsidR="00844DE8" w:rsidRDefault="00844DE8" w:rsidP="006C4B32"/>
    <w:p w14:paraId="7CA45B9B" w14:textId="77777777" w:rsidR="00844DE8" w:rsidRDefault="00844DE8" w:rsidP="006C4B32"/>
    <w:p w14:paraId="485B4457" w14:textId="77777777" w:rsidR="00844DE8" w:rsidRDefault="00844DE8" w:rsidP="006C4B32"/>
    <w:p w14:paraId="7059A155" w14:textId="77777777" w:rsidR="00844DE8" w:rsidRDefault="00844DE8" w:rsidP="006C4B32"/>
    <w:p w14:paraId="398F3104" w14:textId="77777777" w:rsidR="00844DE8" w:rsidRDefault="00844DE8" w:rsidP="006C4B32"/>
    <w:p w14:paraId="45583919" w14:textId="77777777" w:rsidR="00844DE8" w:rsidRDefault="00844DE8" w:rsidP="006C4B32"/>
    <w:p w14:paraId="64935B55" w14:textId="77777777" w:rsidR="00844DE8" w:rsidRDefault="00844DE8" w:rsidP="006C4B32"/>
    <w:p w14:paraId="0423B143" w14:textId="77777777" w:rsidR="00844DE8" w:rsidRDefault="00844DE8" w:rsidP="006C4B32"/>
    <w:p w14:paraId="68540199" w14:textId="77777777" w:rsidR="00844DE8" w:rsidRDefault="00844DE8" w:rsidP="006C4B32"/>
    <w:p w14:paraId="79CE3580" w14:textId="77777777" w:rsidR="00844DE8" w:rsidRDefault="00844DE8" w:rsidP="006C4B32"/>
    <w:p w14:paraId="76E7776B" w14:textId="77777777" w:rsidR="00844DE8" w:rsidRDefault="00844DE8" w:rsidP="006C4B32"/>
    <w:p w14:paraId="28DD30E5" w14:textId="77777777" w:rsidR="00844DE8" w:rsidRDefault="00844DE8" w:rsidP="006C4B32"/>
    <w:p w14:paraId="48A97FC2" w14:textId="77777777" w:rsidR="00844DE8" w:rsidRDefault="00844DE8" w:rsidP="006C4B32"/>
    <w:p w14:paraId="299702A8" w14:textId="77777777" w:rsidR="00844DE8" w:rsidRDefault="00844DE8"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D209D" w:rsidRDefault="00FD209D"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D209D" w:rsidRDefault="00FD209D"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0004E" w14:textId="77777777" w:rsidR="00844DE8" w:rsidRDefault="00844DE8" w:rsidP="00EB641E">
      <w:pPr>
        <w:spacing w:after="0"/>
      </w:pPr>
      <w:r>
        <w:separator/>
      </w:r>
    </w:p>
  </w:footnote>
  <w:footnote w:type="continuationSeparator" w:id="0">
    <w:p w14:paraId="1ED84136" w14:textId="77777777" w:rsidR="00844DE8" w:rsidRDefault="00844DE8" w:rsidP="006C4B32">
      <w:r>
        <w:continuationSeparator/>
      </w:r>
    </w:p>
  </w:footnote>
  <w:footnote w:type="continuationNotice" w:id="1">
    <w:p w14:paraId="69C6ED03" w14:textId="77777777" w:rsidR="00844DE8" w:rsidRPr="009E5C1B" w:rsidRDefault="00844DE8" w:rsidP="009E5C1B">
      <w:pPr>
        <w:pStyle w:val="Rodap"/>
      </w:pPr>
    </w:p>
  </w:footnote>
  <w:footnote w:id="2">
    <w:p w14:paraId="4FCC7291" w14:textId="77777777" w:rsidR="00FD209D" w:rsidRDefault="00FD209D"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D209D" w:rsidRDefault="00FD209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B95"/>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AA0"/>
    <w:rsid w:val="00504C72"/>
    <w:rsid w:val="005051D8"/>
    <w:rsid w:val="00505228"/>
    <w:rsid w:val="005052A5"/>
    <w:rsid w:val="005053AF"/>
    <w:rsid w:val="00505768"/>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72"/>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0F9"/>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4DE8"/>
    <w:rsid w:val="00845314"/>
    <w:rsid w:val="00845A92"/>
    <w:rsid w:val="00845AA1"/>
    <w:rsid w:val="00845AFC"/>
    <w:rsid w:val="00845B66"/>
    <w:rsid w:val="00845DDA"/>
    <w:rsid w:val="00845E98"/>
    <w:rsid w:val="00846875"/>
    <w:rsid w:val="00846DB7"/>
    <w:rsid w:val="008470E1"/>
    <w:rsid w:val="00847155"/>
    <w:rsid w:val="00847980"/>
    <w:rsid w:val="008479EE"/>
    <w:rsid w:val="00847A79"/>
    <w:rsid w:val="00847B54"/>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1D9"/>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8B3"/>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09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image" Target="media/image14.jpg"/><Relationship Id="rId3" Type="http://schemas.openxmlformats.org/officeDocument/2006/relationships/customXml" Target="../customXml/item2.xml"/><Relationship Id="rId21" Type="http://schemas.openxmlformats.org/officeDocument/2006/relationships/image" Target="media/image9.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jpg"/><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jpg"/><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header" Target="header1.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A7607"/>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BE723A"/>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35479"/>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3</TotalTime>
  <Pages>150</Pages>
  <Words>161410</Words>
  <Characters>871618</Characters>
  <Application>Microsoft Office Word</Application>
  <DocSecurity>0</DocSecurity>
  <Lines>7263</Lines>
  <Paragraphs>20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096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41</cp:revision>
  <cp:lastPrinted>2009-10-30T04:46:00Z</cp:lastPrinted>
  <dcterms:created xsi:type="dcterms:W3CDTF">2021-01-10T15:43:00Z</dcterms:created>
  <dcterms:modified xsi:type="dcterms:W3CDTF">2021-02-05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